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31EC8" w:rsidRPr="00FF7B5F" w:rsidRDefault="007A4BF2" w:rsidP="00FF7B5F">
      <w:pPr>
        <w:rPr>
          <w:rFonts w:ascii="Times New Roman" w:hAnsi="Times New Roman" w:cs="Times New Roman"/>
          <w:b/>
          <w:sz w:val="30"/>
          <w:szCs w:val="30"/>
        </w:rPr>
      </w:pPr>
      <w:r w:rsidRPr="00FF7B5F">
        <w:rPr>
          <w:rFonts w:ascii="Times New Roman" w:hAnsi="Times New Roman" w:cs="Times New Roman"/>
          <w:b/>
          <w:sz w:val="30"/>
          <w:szCs w:val="30"/>
        </w:rPr>
        <w:t xml:space="preserve">The process of </w:t>
      </w:r>
      <w:r w:rsidRPr="00FF7B5F">
        <w:rPr>
          <w:rFonts w:ascii="Times New Roman" w:hAnsi="Times New Roman" w:cs="Times New Roman" w:hint="eastAsia"/>
          <w:b/>
          <w:sz w:val="30"/>
          <w:szCs w:val="30"/>
        </w:rPr>
        <w:t xml:space="preserve">whole </w:t>
      </w:r>
      <w:proofErr w:type="spellStart"/>
      <w:r w:rsidRPr="00FF7B5F">
        <w:rPr>
          <w:rFonts w:ascii="Times New Roman" w:hAnsi="Times New Roman" w:cs="Times New Roman"/>
          <w:b/>
          <w:sz w:val="30"/>
          <w:szCs w:val="30"/>
        </w:rPr>
        <w:t>e</w:t>
      </w:r>
      <w:r w:rsidR="00531EC8" w:rsidRPr="00FF7B5F">
        <w:rPr>
          <w:rFonts w:ascii="Times New Roman" w:hAnsi="Times New Roman" w:cs="Times New Roman"/>
          <w:b/>
          <w:sz w:val="30"/>
          <w:szCs w:val="30"/>
        </w:rPr>
        <w:t>xome</w:t>
      </w:r>
      <w:proofErr w:type="spellEnd"/>
      <w:r w:rsidR="00531EC8" w:rsidRPr="00FF7B5F">
        <w:rPr>
          <w:rFonts w:ascii="Times New Roman" w:hAnsi="Times New Roman" w:cs="Times New Roman"/>
          <w:b/>
          <w:sz w:val="30"/>
          <w:szCs w:val="30"/>
        </w:rPr>
        <w:t xml:space="preserve"> sequencing</w:t>
      </w:r>
      <w:r w:rsidRPr="00FF7B5F">
        <w:rPr>
          <w:rFonts w:ascii="Times New Roman" w:hAnsi="Times New Roman" w:cs="Times New Roman" w:hint="eastAsia"/>
          <w:b/>
          <w:sz w:val="30"/>
          <w:szCs w:val="30"/>
        </w:rPr>
        <w:t xml:space="preserve"> </w:t>
      </w:r>
      <w:r w:rsidR="00E11904" w:rsidRPr="00FF7B5F">
        <w:rPr>
          <w:rFonts w:ascii="Times New Roman" w:hAnsi="Times New Roman" w:cs="Times New Roman" w:hint="eastAsia"/>
          <w:b/>
          <w:sz w:val="30"/>
          <w:szCs w:val="30"/>
        </w:rPr>
        <w:t>and quality control</w:t>
      </w:r>
    </w:p>
    <w:p w:rsidR="00531EC8" w:rsidRPr="005D0BF5" w:rsidRDefault="00531EC8" w:rsidP="00531EC8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bookmarkStart w:id="0" w:name="OLE_LINK22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Peripheral blood was collected from all participants,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and genomic DNA was extracted according to a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standard phenol</w:t>
      </w:r>
      <w:r w:rsidRPr="006B177D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–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chloroform procedure. </w:t>
      </w:r>
      <w:proofErr w:type="spellStart"/>
      <w:r w:rsidRPr="002A355C">
        <w:rPr>
          <w:rFonts w:ascii="Times New Roman" w:hAnsi="Times New Roman" w:cs="Times New Roman"/>
          <w:color w:val="000000"/>
          <w:kern w:val="0"/>
          <w:sz w:val="24"/>
          <w:szCs w:val="24"/>
        </w:rPr>
        <w:t>Exome</w:t>
      </w:r>
      <w:proofErr w:type="spellEnd"/>
      <w:r w:rsidRPr="002A355C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sequencing was performed by </w:t>
      </w:r>
      <w:proofErr w:type="spellStart"/>
      <w:r w:rsidRPr="002A355C">
        <w:rPr>
          <w:rFonts w:ascii="Times New Roman" w:hAnsi="Times New Roman" w:cs="Times New Roman"/>
          <w:color w:val="000000"/>
          <w:kern w:val="0"/>
          <w:sz w:val="24"/>
          <w:szCs w:val="24"/>
        </w:rPr>
        <w:t>Macrogen</w:t>
      </w:r>
      <w:proofErr w:type="spellEnd"/>
      <w:r w:rsidRPr="002A355C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(http://www.macrogen.com/), a commercial service.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DNA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sample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was prepared according to the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proofErr w:type="spellStart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Illumina</w:t>
      </w:r>
      <w:proofErr w:type="spellEnd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Protocol. </w:t>
      </w:r>
      <w:bookmarkStart w:id="1" w:name="OLE_LINK21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Targeted enrichment was performed with </w:t>
      </w:r>
      <w:bookmarkStart w:id="2" w:name="OLE_LINK19"/>
      <w:bookmarkStart w:id="3" w:name="OLE_LINK18"/>
      <w:proofErr w:type="spellStart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TruSeq</w:t>
      </w:r>
      <w:proofErr w:type="spellEnd"/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proofErr w:type="spellStart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Exome</w:t>
      </w:r>
      <w:proofErr w:type="spellEnd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Enrichment Kit</w:t>
      </w:r>
      <w:bookmarkEnd w:id="2"/>
      <w:bookmarkEnd w:id="3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optimized for </w:t>
      </w:r>
      <w:proofErr w:type="spellStart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Illumina</w:t>
      </w:r>
      <w:proofErr w:type="spellEnd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sequencing. Briefly, genomic DNA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was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sheared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to 350-400 base pair using </w:t>
      </w:r>
      <w:proofErr w:type="spellStart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Illumina</w:t>
      </w:r>
      <w:proofErr w:type="spellEnd"/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adapters.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The fragment was end repaired and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proofErr w:type="spellStart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polyA</w:t>
      </w:r>
      <w:proofErr w:type="spellEnd"/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was </w:t>
      </w:r>
      <w:proofErr w:type="spellStart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ligated</w:t>
      </w:r>
      <w:proofErr w:type="spellEnd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to the 3</w:t>
      </w:r>
      <w:bookmarkStart w:id="4" w:name="OLE_LINK30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'</w:t>
      </w:r>
      <w:bookmarkEnd w:id="4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and 5' end and </w:t>
      </w:r>
      <w:proofErr w:type="spellStart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Illumina</w:t>
      </w:r>
      <w:proofErr w:type="spellEnd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adapters.</w:t>
      </w:r>
      <w:bookmarkEnd w:id="1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The size selected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product was PCR amplified, and the final product was validated using the Agilent </w:t>
      </w:r>
      <w:proofErr w:type="spellStart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Bioanalyzer</w:t>
      </w:r>
      <w:proofErr w:type="spellEnd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. Two steps of hybridization and wash were needed for construction. PCR was used to amplify the enriched DNA library for sequencing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454686">
        <w:rPr>
          <w:rFonts w:ascii="Times New Roman" w:hAnsi="Times New Roman" w:cs="Times New Roman"/>
          <w:sz w:val="24"/>
          <w:szCs w:val="24"/>
        </w:rPr>
        <w:t xml:space="preserve">which produced 101bp end reads, </w:t>
      </w:r>
      <w:r>
        <w:rPr>
          <w:rFonts w:ascii="Times New Roman" w:hAnsi="Times New Roman" w:cs="Times New Roman" w:hint="eastAsia"/>
          <w:sz w:val="24"/>
          <w:szCs w:val="24"/>
        </w:rPr>
        <w:t>a</w:t>
      </w:r>
      <w:r w:rsidRPr="00454686">
        <w:rPr>
          <w:rFonts w:ascii="Times New Roman" w:hAnsi="Times New Roman" w:cs="Times New Roman"/>
          <w:sz w:val="24"/>
          <w:szCs w:val="24"/>
        </w:rPr>
        <w:t xml:space="preserve">pproximately </w:t>
      </w:r>
      <w:r>
        <w:rPr>
          <w:rFonts w:ascii="Times New Roman" w:hAnsi="Times New Roman" w:cs="Times New Roman" w:hint="eastAsia"/>
          <w:sz w:val="24"/>
          <w:szCs w:val="24"/>
        </w:rPr>
        <w:t>6-10</w:t>
      </w:r>
      <w:r w:rsidRPr="00454686">
        <w:rPr>
          <w:rFonts w:ascii="Times New Roman" w:hAnsi="Times New Roman" w:cs="Times New Roman"/>
          <w:sz w:val="24"/>
          <w:szCs w:val="24"/>
        </w:rPr>
        <w:t xml:space="preserve"> billion base calls were generated for each sample</w:t>
      </w:r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. PCR was performed with the same PCR primer cocktail used in </w:t>
      </w:r>
      <w:proofErr w:type="spellStart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>TruSeq</w:t>
      </w:r>
      <w:proofErr w:type="spellEnd"/>
      <w:r w:rsidRPr="006B177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DNA Sample Preparation.</w:t>
      </w:r>
      <w:bookmarkEnd w:id="0"/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454686">
        <w:rPr>
          <w:rFonts w:ascii="Times New Roman" w:hAnsi="Times New Roman" w:cs="Times New Roman"/>
          <w:sz w:val="24"/>
          <w:szCs w:val="24"/>
        </w:rPr>
        <w:t>The Enrichment Kit is designed to cover 62 Mb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454686">
        <w:rPr>
          <w:rFonts w:ascii="Times New Roman" w:hAnsi="Times New Roman" w:cs="Times New Roman"/>
          <w:sz w:val="24"/>
          <w:szCs w:val="24"/>
        </w:rPr>
        <w:t>exomic</w:t>
      </w:r>
      <w:proofErr w:type="spellEnd"/>
      <w:r w:rsidRPr="00454686">
        <w:rPr>
          <w:rFonts w:ascii="Times New Roman" w:hAnsi="Times New Roman" w:cs="Times New Roman"/>
          <w:sz w:val="24"/>
          <w:szCs w:val="24"/>
        </w:rPr>
        <w:t xml:space="preserve"> sequences</w:t>
      </w:r>
      <w:r w:rsidRPr="00DE2C26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.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Quality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control of raw data was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conducted by </w:t>
      </w:r>
      <w:proofErr w:type="spellStart"/>
      <w:r w:rsidRPr="00CA12C1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FastQC</w:t>
      </w:r>
      <w:proofErr w:type="spellEnd"/>
      <w:r w:rsidR="007A4BF2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CA12C1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software</w:t>
      </w:r>
      <w:r w:rsidR="002C5C7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begin"/>
      </w:r>
      <w:r w:rsidR="003C1903">
        <w:rPr>
          <w:rFonts w:ascii="Times New Roman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Andrews&lt;/Author&gt;&lt;Year&gt;2010&lt;/Year&gt;&lt;RecNum&gt;9&lt;/RecNum&gt;&lt;DisplayText&gt;(1)&lt;/DisplayText&gt;&lt;record&gt;&lt;rec-number&gt;9&lt;/rec-number&gt;&lt;foreign-keys&gt;&lt;key app="EN" db-id="2fsfs05xtvvszyedpfsx2ftfx2vwp0s9p5vs" timestamp="1446820975"&gt;9&lt;/key&gt;&lt;/foreign-keys&gt;&lt;ref-type name="Journal Article"&gt;17&lt;/ref-type&gt;&lt;contributors&gt;&lt;authors&gt;&lt;author&gt;Andrews, S&lt;/author&gt;&lt;/authors&gt;&lt;/contributors&gt;&lt;titles&gt;&lt;title&gt;FastQC: A quality control tool for high throughput sequence data&lt;/title&gt;&lt;secondary-title&gt;Reference Source&lt;/secondary-title&gt;&lt;/titles&gt;&lt;periodical&gt;&lt;full-title&gt;Reference Source&lt;/full-title&gt;&lt;/periodical&gt;&lt;dates&gt;&lt;year&gt;2010&lt;/year&gt;&lt;/dates&gt;&lt;urls&gt;&lt;/urls&gt;&lt;/record&gt;&lt;/Cite&gt;&lt;/EndNote&gt;</w:instrText>
      </w:r>
      <w:r w:rsidR="002C5C7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separate"/>
      </w:r>
      <w:r w:rsidR="003C1903">
        <w:rPr>
          <w:rFonts w:ascii="Times New Roman" w:hAnsi="Times New Roman" w:cs="Times New Roman"/>
          <w:noProof/>
          <w:color w:val="000000"/>
          <w:kern w:val="0"/>
          <w:sz w:val="24"/>
          <w:szCs w:val="24"/>
        </w:rPr>
        <w:t>(1)</w:t>
      </w:r>
      <w:r w:rsidR="002C5C7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end"/>
      </w:r>
      <w:r w:rsidRPr="00CA12C1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.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Raw read data were visualized using the Integrative Genome Viewer </w:t>
      </w:r>
      <w:r w:rsidRPr="00CA12C1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(IGV)</w:t>
      </w:r>
      <w:r w:rsidR="002C5C78" w:rsidRPr="00CA12C1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begin"/>
      </w:r>
      <w:r w:rsidR="003C1903">
        <w:rPr>
          <w:rFonts w:ascii="Times New Roman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Thorvaldsdóttir&lt;/Author&gt;&lt;Year&gt;2013&lt;/Year&gt;&lt;RecNum&gt;1879&lt;/RecNum&gt;&lt;DisplayText&gt;(2)&lt;/DisplayText&gt;&lt;record&gt;&lt;rec-number&gt;1879&lt;/rec-number&gt;&lt;foreign-keys&gt;&lt;key app="EN" db-id="z02xvf9xytds96efav5v9a07fd0pp5wasdsa"&gt;1879&lt;/key&gt;&lt;/foreign-keys&gt;&lt;ref-type name="Journal Article"&gt;17&lt;/ref-type&gt;&lt;contributors&gt;&lt;authors&gt;&lt;author&gt;Thorvaldsdóttir, Helga&lt;/author&gt;&lt;author&gt;Robinson, James T&lt;/author&gt;&lt;author&gt;Mesirov, Jill P&lt;/author&gt;&lt;/authors&gt;&lt;/contributors&gt;&lt;titles&gt;&lt;title&gt;Integrative Genomics Viewer (IGV): high-performance genomics data visualization and exploration&lt;/title&gt;&lt;secondary-title&gt;Briefings in bioinformatics&lt;/secondary-title&gt;&lt;/titles&gt;&lt;periodical&gt;&lt;full-title&gt;Briefings in bioinformatics&lt;/full-title&gt;&lt;/periodical&gt;&lt;pages&gt;178-192&lt;/pages&gt;&lt;volume&gt;14&lt;/volume&gt;&lt;number&gt;2&lt;/number&gt;&lt;dates&gt;&lt;year&gt;2013&lt;/year&gt;&lt;/dates&gt;&lt;isbn&gt;1467-5463&lt;/isbn&gt;&lt;urls&gt;&lt;/urls&gt;&lt;/record&gt;&lt;/Cite&gt;&lt;/EndNote&gt;</w:instrText>
      </w:r>
      <w:r w:rsidR="002C5C78" w:rsidRPr="00CA12C1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separate"/>
      </w:r>
      <w:r w:rsidR="003C1903">
        <w:rPr>
          <w:rFonts w:ascii="Times New Roman" w:hAnsi="Times New Roman" w:cs="Times New Roman"/>
          <w:noProof/>
          <w:color w:val="000000"/>
          <w:kern w:val="0"/>
          <w:sz w:val="24"/>
          <w:szCs w:val="24"/>
        </w:rPr>
        <w:t>(2)</w:t>
      </w:r>
      <w:r w:rsidR="002C5C78" w:rsidRPr="00CA12C1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end"/>
      </w:r>
      <w:r w:rsidRPr="00CA12C1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.</w:t>
      </w:r>
    </w:p>
    <w:p w:rsidR="00531EC8" w:rsidRPr="00FF7B5F" w:rsidRDefault="00531EC8" w:rsidP="00FF7B5F">
      <w:pPr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FF7B5F">
        <w:rPr>
          <w:rFonts w:ascii="Times New Roman" w:hAnsi="Times New Roman" w:cs="Times New Roman" w:hint="eastAsia"/>
          <w:b/>
          <w:sz w:val="30"/>
          <w:szCs w:val="30"/>
        </w:rPr>
        <w:t>Quality control</w:t>
      </w:r>
      <w:r w:rsidR="00FF7B5F">
        <w:rPr>
          <w:rFonts w:ascii="Times New Roman" w:hAnsi="Times New Roman" w:cs="Times New Roman"/>
          <w:b/>
          <w:sz w:val="30"/>
          <w:szCs w:val="30"/>
        </w:rPr>
        <w:t xml:space="preserve"> (QC)</w:t>
      </w:r>
      <w:r w:rsidRPr="00FF7B5F">
        <w:rPr>
          <w:rFonts w:ascii="Times New Roman" w:hAnsi="Times New Roman" w:cs="Times New Roman" w:hint="eastAsia"/>
          <w:b/>
          <w:sz w:val="30"/>
          <w:szCs w:val="30"/>
        </w:rPr>
        <w:t>:</w:t>
      </w:r>
    </w:p>
    <w:p w:rsidR="00531EC8" w:rsidRPr="00FF7B5F" w:rsidRDefault="00531EC8" w:rsidP="00FF7B5F">
      <w:pPr>
        <w:rPr>
          <w:rFonts w:ascii="Times New Roman" w:hAnsi="Times New Roman" w:cs="Times New Roman"/>
          <w:i/>
          <w:color w:val="000000"/>
          <w:kern w:val="0"/>
          <w:szCs w:val="21"/>
          <w:u w:val="single"/>
        </w:rPr>
      </w:pPr>
      <w:r w:rsidRPr="00F772AF">
        <w:rPr>
          <w:rFonts w:ascii="Times New Roman" w:hAnsi="Times New Roman" w:cs="Times New Roman"/>
          <w:i/>
          <w:color w:val="000000"/>
          <w:kern w:val="0"/>
          <w:szCs w:val="21"/>
          <w:u w:val="single"/>
        </w:rPr>
        <w:t>I</w:t>
      </w:r>
      <w:r w:rsidRPr="00F772AF">
        <w:rPr>
          <w:rFonts w:ascii="Times New Roman" w:hAnsi="Times New Roman" w:cs="Times New Roman" w:hint="eastAsia"/>
          <w:i/>
          <w:color w:val="000000"/>
          <w:kern w:val="0"/>
          <w:szCs w:val="21"/>
          <w:u w:val="single"/>
        </w:rPr>
        <w:t>ndividual level QC</w:t>
      </w:r>
      <w:r w:rsidR="00FF7B5F">
        <w:rPr>
          <w:rFonts w:ascii="Times New Roman" w:hAnsi="Times New Roman" w:cs="Times New Roman"/>
          <w:i/>
          <w:color w:val="000000"/>
          <w:kern w:val="0"/>
          <w:szCs w:val="21"/>
          <w:u w:val="single"/>
        </w:rPr>
        <w:t xml:space="preserve">: 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Individual level </w:t>
      </w:r>
      <w:r w:rsidRPr="000F32A4">
        <w:rPr>
          <w:rFonts w:ascii="Times New Roman" w:hAnsi="Times New Roman" w:cs="Times New Roman"/>
          <w:color w:val="000000"/>
          <w:kern w:val="0"/>
          <w:sz w:val="24"/>
          <w:szCs w:val="24"/>
        </w:rPr>
        <w:t>quality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0F32A4">
        <w:rPr>
          <w:rFonts w:ascii="Times New Roman" w:hAnsi="Times New Roman" w:cs="Times New Roman"/>
          <w:color w:val="000000"/>
          <w:kern w:val="0"/>
          <w:sz w:val="24"/>
          <w:szCs w:val="24"/>
        </w:rPr>
        <w:t>control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Pr="000F32A4">
        <w:rPr>
          <w:rFonts w:ascii="Times New Roman" w:hAnsi="Times New Roman" w:cs="Times New Roman"/>
          <w:color w:val="000000"/>
          <w:kern w:val="0"/>
          <w:sz w:val="24"/>
          <w:szCs w:val="24"/>
        </w:rPr>
        <w:t>was conducted on raw and clean variant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to make sure avoiding false positive variants. A suite of per-individual metrics, which included the </w:t>
      </w:r>
      <w:r w:rsidRPr="000F32A4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total number of 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alternate alleles, </w:t>
      </w:r>
      <w:proofErr w:type="spellStart"/>
      <w:r w:rsidRPr="000F32A4">
        <w:rPr>
          <w:rFonts w:ascii="Times New Roman" w:hAnsi="Times New Roman" w:cs="Times New Roman"/>
          <w:color w:val="000000"/>
          <w:kern w:val="0"/>
          <w:sz w:val="24"/>
          <w:szCs w:val="24"/>
        </w:rPr>
        <w:t>dbSNP</w:t>
      </w:r>
      <w:proofErr w:type="spellEnd"/>
      <w:r w:rsidRPr="000F32A4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coverage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(build137)</w:t>
      </w:r>
      <w:r w:rsidRPr="000F32A4">
        <w:rPr>
          <w:rFonts w:ascii="Times New Roman" w:hAnsi="Times New Roman" w:cs="Times New Roman"/>
          <w:color w:val="000000"/>
          <w:kern w:val="0"/>
          <w:sz w:val="24"/>
          <w:szCs w:val="24"/>
        </w:rPr>
        <w:t>, and Transition/</w:t>
      </w:r>
      <w:proofErr w:type="spellStart"/>
      <w:r w:rsidRPr="000F32A4">
        <w:rPr>
          <w:rFonts w:ascii="Times New Roman" w:hAnsi="Times New Roman" w:cs="Times New Roman"/>
          <w:color w:val="000000"/>
          <w:kern w:val="0"/>
          <w:sz w:val="24"/>
          <w:szCs w:val="24"/>
        </w:rPr>
        <w:t>Transversion</w:t>
      </w:r>
      <w:proofErr w:type="spellEnd"/>
      <w:r w:rsidRPr="000F32A4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(Ti/</w:t>
      </w:r>
      <w:proofErr w:type="spellStart"/>
      <w:r w:rsidRPr="000F32A4">
        <w:rPr>
          <w:rFonts w:ascii="Times New Roman" w:hAnsi="Times New Roman" w:cs="Times New Roman"/>
          <w:color w:val="000000"/>
          <w:kern w:val="0"/>
          <w:sz w:val="24"/>
          <w:szCs w:val="24"/>
        </w:rPr>
        <w:t>Tv</w:t>
      </w:r>
      <w:proofErr w:type="spellEnd"/>
      <w:r w:rsidRPr="000F32A4">
        <w:rPr>
          <w:rFonts w:ascii="Times New Roman" w:hAnsi="Times New Roman" w:cs="Times New Roman"/>
          <w:color w:val="000000"/>
          <w:kern w:val="0"/>
          <w:sz w:val="24"/>
          <w:szCs w:val="24"/>
        </w:rPr>
        <w:t>) ratio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, and </w:t>
      </w:r>
      <w:r w:rsidRPr="000F32A4">
        <w:rPr>
          <w:rFonts w:ascii="Times New Roman" w:hAnsi="Times New Roman" w:cs="Times New Roman"/>
          <w:color w:val="000000"/>
          <w:kern w:val="0"/>
          <w:sz w:val="24"/>
          <w:szCs w:val="24"/>
        </w:rPr>
        <w:t>variant quality recalibration (VQSR)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were calculated. From available </w:t>
      </w:r>
      <w:proofErr w:type="spellStart"/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exome</w:t>
      </w:r>
      <w:proofErr w:type="spellEnd"/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data, we extracted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common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variants and estimated per-individ</w:t>
      </w:r>
      <w:r w:rsidR="00FF7B5F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ual </w:t>
      </w:r>
      <w:proofErr w:type="spellStart"/>
      <w:r w:rsidR="00FF7B5F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heterozygosity</w:t>
      </w:r>
      <w:proofErr w:type="spellEnd"/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pairwise</w:t>
      </w:r>
      <w:proofErr w:type="spellEnd"/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relatedness, and sex-check using PLINK</w:t>
      </w:r>
      <w:r w:rsidR="002C5C7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begin"/>
      </w:r>
      <w:r w:rsidR="003C1903">
        <w:rPr>
          <w:rFonts w:ascii="Times New Roman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Purcell&lt;/Author&gt;&lt;Year&gt;2007&lt;/Year&gt;&lt;RecNum&gt;823&lt;/RecNum&gt;&lt;DisplayText&gt;(3)&lt;/DisplayText&gt;&lt;record&gt;&lt;rec-number&gt;823&lt;/rec-number&gt;&lt;foreign-keys&gt;&lt;key app="EN" db-id="z02xvf9xytds96efav5v9a07fd0pp5wasdsa"&gt;823&lt;/key&gt;&lt;/foreign-keys&gt;&lt;ref-type name="Journal Article"&gt;17&lt;/ref-type&gt;&lt;contributors&gt;&lt;authors&gt;&lt;author&gt;Purcell, S.&lt;/author&gt;&lt;author&gt;Neale, B.&lt;/author&gt;&lt;author&gt;Todd-Brown, K.&lt;/author&gt;&lt;author&gt;Thomas, L.&lt;/author&gt;&lt;author&gt;Ferreira, M.A.R.&lt;/author&gt;&lt;author&gt;Bender, D.&lt;/author&gt;&lt;author&gt;Maller, J.&lt;/author&gt;&lt;author&gt;Sklar, P.&lt;/author&gt;&lt;author&gt;De Bakker, P.I.W.&lt;/author&gt;&lt;author&gt;Daly, M.J.&lt;/author&gt;&lt;/authors&gt;&lt;/contributors&gt;&lt;titles&gt;&lt;title&gt;PLINK: a tool set for whole-genome association and population-based linkage analyses&lt;/title&gt;&lt;secondary-title&gt;The American Journal of Human Genetics&lt;/secondary-title&gt;&lt;/titles&gt;&lt;periodical&gt;&lt;full-title&gt;The American Journal of Human Genetics&lt;/full-title&gt;&lt;/periodical&gt;&lt;pages&gt;559-575&lt;/pages&gt;&lt;volume&gt;81&lt;/volume&gt;&lt;number&gt;3&lt;/number&gt;&lt;dates&gt;&lt;year&gt;2007&lt;/year&gt;&lt;/dates&gt;&lt;isbn&gt;0002-9297&lt;/isbn&gt;&lt;urls&gt;&lt;/urls&gt;&lt;/record&gt;&lt;/Cite&gt;&lt;/EndNote&gt;</w:instrText>
      </w:r>
      <w:r w:rsidR="002C5C7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separate"/>
      </w:r>
      <w:r w:rsidR="003C1903">
        <w:rPr>
          <w:rFonts w:ascii="Times New Roman" w:hAnsi="Times New Roman" w:cs="Times New Roman"/>
          <w:noProof/>
          <w:color w:val="000000"/>
          <w:kern w:val="0"/>
          <w:sz w:val="24"/>
          <w:szCs w:val="24"/>
        </w:rPr>
        <w:t>(3)</w:t>
      </w:r>
      <w:r w:rsidR="002C5C7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.</w:t>
      </w:r>
      <w:r w:rsidR="007A4BF2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W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e also use EIGENSOFT</w:t>
      </w:r>
      <w:r w:rsidR="00FF7B5F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="002C5C7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begin"/>
      </w:r>
      <w:r w:rsidR="003C1903">
        <w:rPr>
          <w:rFonts w:ascii="Times New Roman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Price&lt;/Author&gt;&lt;Year&gt;2006&lt;/Year&gt;&lt;RecNum&gt;1880&lt;/RecNum&gt;&lt;DisplayText&gt;(4)&lt;/DisplayText&gt;&lt;record&gt;&lt;rec-number&gt;1880&lt;/rec-number&gt;&lt;foreign-keys&gt;&lt;key app="EN" db-id="z02xvf9xytds96efav5v9a07fd0pp5wasdsa"&gt;1880&lt;/key&gt;&lt;/foreign-keys&gt;&lt;ref-type name="Journal Article"&gt;17&lt;/ref-type&gt;&lt;contributors&gt;&lt;authors&gt;&lt;author&gt;Price, Alkes L&lt;/author&gt;&lt;author&gt;Patterson, Nick J&lt;/author&gt;&lt;author&gt;Plenge, Robert M&lt;/author&gt;&lt;author&gt;Weinblatt, Michael E&lt;/author&gt;&lt;author&gt;Shadick, Nancy A&lt;/author&gt;&lt;author&gt;Reich, David&lt;/author&gt;&lt;/authors&gt;&lt;/contributors&gt;&lt;titles&gt;&lt;title&gt;Principal components analysis corrects for stratification in genome-wide association studies&lt;/title&gt;&lt;secondary-title&gt;Nature genetics&lt;/secondary-title&gt;&lt;/titles&gt;&lt;periodical&gt;&lt;full-title&gt;Nature genetics&lt;/full-title&gt;&lt;/periodical&gt;&lt;pages&gt;904-909&lt;/pages&gt;&lt;volume&gt;38&lt;/volume&gt;&lt;number&gt;8&lt;/number&gt;&lt;dates&gt;&lt;year&gt;2006&lt;/year&gt;&lt;/dates&gt;&lt;urls&gt;&lt;/urls&gt;&lt;/record&gt;&lt;/Cite&gt;&lt;/EndNote&gt;</w:instrText>
      </w:r>
      <w:r w:rsidR="002C5C7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separate"/>
      </w:r>
      <w:r w:rsidR="003C1903">
        <w:rPr>
          <w:rFonts w:ascii="Times New Roman" w:hAnsi="Times New Roman" w:cs="Times New Roman"/>
          <w:noProof/>
          <w:color w:val="000000"/>
          <w:kern w:val="0"/>
          <w:sz w:val="24"/>
          <w:szCs w:val="24"/>
        </w:rPr>
        <w:t>(4)</w:t>
      </w:r>
      <w:r w:rsidR="002C5C7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 w:rsidR="00FF7B5F">
        <w:rPr>
          <w:rFonts w:ascii="Times New Roman" w:hAnsi="Times New Roman" w:cs="Times New Roman"/>
          <w:color w:val="000000"/>
          <w:kern w:val="0"/>
          <w:sz w:val="24"/>
          <w:szCs w:val="24"/>
        </w:rPr>
        <w:t>to perform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population stratification analysis.</w:t>
      </w:r>
      <w:r w:rsidR="00E000ED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After calculating all of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metric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s above, we remove 6 </w:t>
      </w:r>
      <w:r w:rsidR="00E000ED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samples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(3 </w:t>
      </w:r>
      <w:r w:rsidR="00E000ED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cases 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and 3</w:t>
      </w:r>
      <w:r w:rsidR="00E000ED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controls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),</w:t>
      </w:r>
      <w:r w:rsidR="007A4BF2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and </w:t>
      </w:r>
      <w:r w:rsidR="00E000ED"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delete 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>these samples for following analysis</w:t>
      </w:r>
      <w:r w:rsidRPr="005A20FF">
        <w:rPr>
          <w:rFonts w:ascii="Times New Roman" w:hAnsi="Times New Roman" w:cs="Times New Roman"/>
          <w:color w:val="000000"/>
          <w:kern w:val="0"/>
          <w:sz w:val="24"/>
          <w:szCs w:val="24"/>
        </w:rPr>
        <w:t>.</w:t>
      </w:r>
    </w:p>
    <w:p w:rsidR="00531EC8" w:rsidRDefault="00531EC8" w:rsidP="00531EC8">
      <w:pPr>
        <w:rPr>
          <w:rFonts w:ascii="Times New Roman" w:hAnsi="Times New Roman" w:cs="Times New Roman"/>
          <w:color w:val="000000"/>
          <w:kern w:val="0"/>
          <w:szCs w:val="21"/>
          <w:u w:val="single"/>
        </w:rPr>
      </w:pPr>
    </w:p>
    <w:p w:rsidR="00531EC8" w:rsidRPr="00477BA8" w:rsidRDefault="00531EC8" w:rsidP="00FF7B5F">
      <w:pPr>
        <w:rPr>
          <w:rFonts w:ascii="Times New Roman" w:hAnsi="Times New Roman" w:cs="Times New Roman"/>
          <w:i/>
          <w:color w:val="000000"/>
          <w:kern w:val="0"/>
          <w:sz w:val="24"/>
          <w:szCs w:val="24"/>
          <w:u w:val="single"/>
        </w:rPr>
      </w:pPr>
      <w:r w:rsidRPr="00477BA8">
        <w:rPr>
          <w:rFonts w:ascii="Times New Roman" w:hAnsi="Times New Roman" w:cs="Times New Roman"/>
          <w:i/>
          <w:color w:val="000000"/>
          <w:kern w:val="0"/>
          <w:sz w:val="24"/>
          <w:szCs w:val="24"/>
          <w:u w:val="single"/>
        </w:rPr>
        <w:t>Variants QC</w:t>
      </w:r>
      <w:r w:rsidR="00FF7B5F" w:rsidRPr="00477BA8">
        <w:rPr>
          <w:rFonts w:ascii="Times New Roman" w:hAnsi="Times New Roman" w:cs="Times New Roman"/>
          <w:i/>
          <w:color w:val="000000"/>
          <w:kern w:val="0"/>
          <w:sz w:val="24"/>
          <w:szCs w:val="24"/>
          <w:u w:val="single"/>
        </w:rPr>
        <w:t xml:space="preserve">: 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Variants quality co</w:t>
      </w:r>
      <w:r w:rsidR="006B3BE5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ntrol was conducted by </w:t>
      </w:r>
      <w:proofErr w:type="spellStart"/>
      <w:r w:rsidR="006B3BE5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KGGSeq</w:t>
      </w:r>
      <w:proofErr w:type="spellEnd"/>
      <w:r w:rsidR="006B3BE5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software </w:t>
      </w:r>
      <w:r w:rsidR="002C5C78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begin"/>
      </w:r>
      <w:r w:rsidR="003C1903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Li&lt;/Author&gt;&lt;Year&gt;2012&lt;/Year&gt;&lt;RecNum&gt;1551&lt;/RecNum&gt;&lt;DisplayText&gt;(5)&lt;/DisplayText&gt;&lt;record&gt;&lt;rec-number&gt;1551&lt;/rec-number&gt;&lt;foreign-keys&gt;&lt;key app="EN" db-id="z02xvf9xytds96efav5v9a07fd0pp5wasdsa"&gt;1551&lt;/key&gt;&lt;/foreign-keys&gt;&lt;ref-type name="Journal Article"&gt;17&lt;/ref-type&gt;&lt;contributors&gt;&lt;authors&gt;&lt;author&gt;Li, Miao-Xin&lt;/author&gt;&lt;author&gt;Gui, Hong-Sheng&lt;/author&gt;&lt;author&gt;Kwan, Johnny SH&lt;/author&gt;&lt;author&gt;Bao, Su-Ying&lt;/author&gt;&lt;author&gt;Sham, Pak C&lt;/author&gt;&lt;/authors&gt;&lt;/contributors&gt;&lt;titles&gt;&lt;title&gt;A comprehensive framework for prioritizing variants in exome sequencing studies of Mendelian diseases&lt;/title&gt;&lt;secondary-title&gt;Nucleic acids research&lt;/secondary-title&gt;&lt;/titles&gt;&lt;periodical&gt;&lt;full-title&gt;Nucleic acids research&lt;/full-title&gt;&lt;/periodical&gt;&lt;pages&gt;e53-e53&lt;/pages&gt;&lt;volume&gt;40&lt;/volume&gt;&lt;number&gt;7&lt;/number&gt;&lt;dates&gt;&lt;year&gt;2012&lt;/year&gt;&lt;/dates&gt;&lt;isbn&gt;0305-1048&lt;/isbn&gt;&lt;urls&gt;&lt;/urls&gt;&lt;/record&gt;&lt;/Cite&gt;&lt;/EndNote&gt;</w:instrText>
      </w:r>
      <w:r w:rsidR="002C5C78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separate"/>
      </w:r>
      <w:r w:rsidR="003C1903" w:rsidRPr="00477BA8">
        <w:rPr>
          <w:rFonts w:ascii="Times New Roman" w:hAnsi="Times New Roman" w:cs="Times New Roman"/>
          <w:noProof/>
          <w:color w:val="000000"/>
          <w:kern w:val="0"/>
          <w:sz w:val="24"/>
          <w:szCs w:val="24"/>
        </w:rPr>
        <w:t>(5)</w:t>
      </w:r>
      <w:r w:rsidR="002C5C78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end"/>
      </w:r>
      <w:r w:rsidR="00810754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. These parameters 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were </w:t>
      </w:r>
      <w:r w:rsidR="00810754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included (1) 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Variants</w:t>
      </w:r>
      <w:r w:rsidR="00810754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were kept if t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he minimum overall sequencing quality scores</w:t>
      </w:r>
      <w:r w:rsidRPr="00477BA8">
        <w:rPr>
          <w:rFonts w:ascii="Times New Roman" w:hAnsiTheme="minorEastAsia" w:cs="Times New Roman"/>
          <w:color w:val="000000"/>
          <w:kern w:val="0"/>
          <w:sz w:val="24"/>
          <w:szCs w:val="24"/>
        </w:rPr>
        <w:t>≧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50 (--</w:t>
      </w:r>
      <w:proofErr w:type="spellStart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seq-qual</w:t>
      </w:r>
      <w:proofErr w:type="spellEnd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50) and the minimum overall mapping quality score</w:t>
      </w:r>
      <w:r w:rsidRPr="00477BA8">
        <w:rPr>
          <w:rFonts w:ascii="Times New Roman" w:hAnsiTheme="minorEastAsia" w:cs="Times New Roman"/>
          <w:color w:val="000000"/>
          <w:kern w:val="0"/>
          <w:sz w:val="24"/>
          <w:szCs w:val="24"/>
        </w:rPr>
        <w:t>≧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20 (--</w:t>
      </w:r>
      <w:proofErr w:type="spellStart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seq-mq</w:t>
      </w:r>
      <w:proofErr w:type="spellEnd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20); </w:t>
      </w:r>
      <w:r w:rsidR="00810754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(2) 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The minimal genotyping quality per genotype</w:t>
      </w:r>
      <w:r w:rsidRPr="00477BA8">
        <w:rPr>
          <w:rFonts w:ascii="Times New Roman" w:hAnsiTheme="minorEastAsia" w:cs="Times New Roman"/>
          <w:color w:val="000000"/>
          <w:kern w:val="0"/>
          <w:sz w:val="24"/>
          <w:szCs w:val="24"/>
        </w:rPr>
        <w:t>≧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30 (--</w:t>
      </w:r>
      <w:proofErr w:type="spellStart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gty-qual</w:t>
      </w:r>
      <w:proofErr w:type="spellEnd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30) and the minimal read depth per genotype</w:t>
      </w:r>
      <w:r w:rsidRPr="00477BA8">
        <w:rPr>
          <w:rFonts w:ascii="Times New Roman" w:hAnsiTheme="minorEastAsia" w:cs="Times New Roman"/>
          <w:color w:val="000000"/>
          <w:kern w:val="0"/>
          <w:sz w:val="24"/>
          <w:szCs w:val="24"/>
        </w:rPr>
        <w:t>≧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30 (--</w:t>
      </w:r>
      <w:proofErr w:type="spellStart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gty-qual</w:t>
      </w:r>
      <w:proofErr w:type="spellEnd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30); </w:t>
      </w:r>
      <w:r w:rsidR="00810754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(3) 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The fraction of the reads carrying alternative allele</w:t>
      </w:r>
      <w:r w:rsidRPr="00477BA8">
        <w:rPr>
          <w:rFonts w:ascii="Times New Roman" w:hAnsiTheme="minorEastAsia" w:cs="Times New Roman"/>
          <w:color w:val="000000"/>
          <w:kern w:val="0"/>
          <w:sz w:val="24"/>
          <w:szCs w:val="24"/>
        </w:rPr>
        <w:t>≦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5% at a reference-allele homozygous genotype (--</w:t>
      </w:r>
      <w:proofErr w:type="spellStart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gty</w:t>
      </w:r>
      <w:proofErr w:type="spellEnd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-</w:t>
      </w:r>
      <w:proofErr w:type="spellStart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af</w:t>
      </w:r>
      <w:proofErr w:type="spellEnd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-ref 0.05), the fraction of the reads carrying alternative allele</w:t>
      </w:r>
      <w:r w:rsidRPr="00477BA8">
        <w:rPr>
          <w:rFonts w:ascii="Times New Roman" w:hAnsiTheme="minorEastAsia" w:cs="Times New Roman"/>
          <w:color w:val="000000"/>
          <w:kern w:val="0"/>
          <w:sz w:val="24"/>
          <w:szCs w:val="24"/>
        </w:rPr>
        <w:t>≧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25% at a heterozygous genotype (--</w:t>
      </w:r>
      <w:proofErr w:type="spellStart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gty</w:t>
      </w:r>
      <w:proofErr w:type="spellEnd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-</w:t>
      </w:r>
      <w:proofErr w:type="spellStart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af</w:t>
      </w:r>
      <w:proofErr w:type="spellEnd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-het 0.25), and the fraction of the reads carrying alternative allele</w:t>
      </w:r>
      <w:r w:rsidRPr="00477BA8">
        <w:rPr>
          <w:rFonts w:ascii="Times New Roman" w:hAnsiTheme="minorEastAsia" w:cs="Times New Roman"/>
          <w:color w:val="000000"/>
          <w:kern w:val="0"/>
          <w:sz w:val="24"/>
          <w:szCs w:val="24"/>
        </w:rPr>
        <w:t>≧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75% at a alternative-allele homozygous genotype(--</w:t>
      </w:r>
      <w:proofErr w:type="spellStart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gty</w:t>
      </w:r>
      <w:proofErr w:type="spellEnd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-</w:t>
      </w:r>
      <w:proofErr w:type="spellStart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af</w:t>
      </w:r>
      <w:proofErr w:type="spellEnd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-alt 0.75); </w:t>
      </w:r>
      <w:r w:rsidR="00810754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(4) 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Minimal observed number of non-missing genotypes in all samples as 50 (--min-</w:t>
      </w:r>
      <w:proofErr w:type="spellStart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obs</w:t>
      </w:r>
      <w:proofErr w:type="spellEnd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50); </w:t>
      </w:r>
      <w:r w:rsidR="00810754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(5) 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Variants in controls with the Hardy-Weinberg test p value</w:t>
      </w:r>
      <w:r w:rsidRPr="00477BA8">
        <w:rPr>
          <w:rFonts w:ascii="Times New Roman" w:hAnsiTheme="minorEastAsia" w:cs="Times New Roman"/>
          <w:color w:val="000000"/>
          <w:kern w:val="0"/>
          <w:sz w:val="24"/>
          <w:szCs w:val="24"/>
        </w:rPr>
        <w:t>≧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0.00001 (--</w:t>
      </w:r>
      <w:proofErr w:type="spellStart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hwe</w:t>
      </w:r>
      <w:proofErr w:type="spellEnd"/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-control 1.0E-5); </w:t>
      </w:r>
      <w:r w:rsidR="00810754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(6) </w:t>
      </w:r>
      <w:r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Variants with "FILTER" matching the VQSR labels</w:t>
      </w:r>
      <w:r w:rsidR="00810754" w:rsidRPr="00477BA8">
        <w:rPr>
          <w:rFonts w:ascii="Times New Roman" w:hAnsi="Times New Roman" w:cs="Times New Roman"/>
          <w:color w:val="000000"/>
          <w:kern w:val="0"/>
          <w:sz w:val="24"/>
          <w:szCs w:val="24"/>
        </w:rPr>
        <w:t>.</w:t>
      </w:r>
    </w:p>
    <w:p w:rsidR="007A4BF2" w:rsidRDefault="007A4BF2"/>
    <w:p w:rsidR="007A4BF2" w:rsidRPr="00C6007B" w:rsidRDefault="00C6007B" w:rsidP="00C6007B">
      <w:pPr>
        <w:autoSpaceDE w:val="0"/>
        <w:autoSpaceDN w:val="0"/>
        <w:adjustRightInd w:val="0"/>
        <w:spacing w:line="360" w:lineRule="auto"/>
        <w:rPr>
          <w:rFonts w:ascii="Times New Roman" w:eastAsia="宋体" w:hAnsi="Times New Roman" w:cs="Times New Roman"/>
        </w:rPr>
      </w:pPr>
      <w:r w:rsidRPr="009C427E">
        <w:rPr>
          <w:rFonts w:ascii="Times New Roman" w:hAnsi="Times New Roman" w:cs="Times New Roman"/>
          <w:b/>
          <w:sz w:val="28"/>
          <w:szCs w:val="28"/>
        </w:rPr>
        <w:t>References</w:t>
      </w:r>
    </w:p>
    <w:p w:rsidR="003C1903" w:rsidRPr="003C1903" w:rsidRDefault="002C5C78" w:rsidP="003C1903">
      <w:pPr>
        <w:pStyle w:val="EndNoteBibliography"/>
        <w:rPr>
          <w:noProof/>
        </w:rPr>
      </w:pPr>
      <w:r w:rsidRPr="002C5C78">
        <w:fldChar w:fldCharType="begin"/>
      </w:r>
      <w:r w:rsidR="007A4BF2">
        <w:instrText xml:space="preserve"> ADDIN EN.REFLIST </w:instrText>
      </w:r>
      <w:r w:rsidRPr="002C5C78">
        <w:fldChar w:fldCharType="separate"/>
      </w:r>
      <w:r w:rsidR="003C1903" w:rsidRPr="003C1903">
        <w:rPr>
          <w:noProof/>
        </w:rPr>
        <w:t>1.</w:t>
      </w:r>
      <w:r w:rsidR="003C1903" w:rsidRPr="003C1903">
        <w:rPr>
          <w:noProof/>
        </w:rPr>
        <w:tab/>
        <w:t>Andrews S. FastQC: A quality control tool for high throughput sequence data. Reference Source. 2010.</w:t>
      </w:r>
    </w:p>
    <w:p w:rsidR="003C1903" w:rsidRPr="003C1903" w:rsidRDefault="003C1903" w:rsidP="003C1903">
      <w:pPr>
        <w:pStyle w:val="EndNoteBibliography"/>
        <w:rPr>
          <w:noProof/>
        </w:rPr>
      </w:pPr>
      <w:r w:rsidRPr="003C1903">
        <w:rPr>
          <w:noProof/>
        </w:rPr>
        <w:t>2.</w:t>
      </w:r>
      <w:r w:rsidRPr="003C1903">
        <w:rPr>
          <w:noProof/>
        </w:rPr>
        <w:tab/>
        <w:t>Thorvaldsdóttir H, Robinson JT, Mesirov JP. Integrative Genomics Viewer (IGV): high-performance genomics data visualization and exploration. Briefings in bioinformatics. 2013; 14(2): 178-92.</w:t>
      </w:r>
    </w:p>
    <w:p w:rsidR="003C1903" w:rsidRPr="003C1903" w:rsidRDefault="003C1903" w:rsidP="003C1903">
      <w:pPr>
        <w:pStyle w:val="EndNoteBibliography"/>
        <w:rPr>
          <w:noProof/>
        </w:rPr>
      </w:pPr>
      <w:r w:rsidRPr="003C1903">
        <w:rPr>
          <w:noProof/>
        </w:rPr>
        <w:lastRenderedPageBreak/>
        <w:t>3.</w:t>
      </w:r>
      <w:r w:rsidRPr="003C1903">
        <w:rPr>
          <w:noProof/>
        </w:rPr>
        <w:tab/>
        <w:t>Purcell S, Neale B, Todd-Brown K, Thomas L, Ferreira MAR, Bender D, et al. PLINK: a tool set for whole-genome association and population-based linkage analyses. The American Journal of Human Genetics. 2007; 81(3): 559-75.</w:t>
      </w:r>
    </w:p>
    <w:p w:rsidR="003C1903" w:rsidRPr="003C1903" w:rsidRDefault="003C1903" w:rsidP="003C1903">
      <w:pPr>
        <w:pStyle w:val="EndNoteBibliography"/>
        <w:rPr>
          <w:noProof/>
        </w:rPr>
      </w:pPr>
      <w:r w:rsidRPr="003C1903">
        <w:rPr>
          <w:noProof/>
        </w:rPr>
        <w:t>4.</w:t>
      </w:r>
      <w:r w:rsidRPr="003C1903">
        <w:rPr>
          <w:noProof/>
        </w:rPr>
        <w:tab/>
        <w:t>Price AL, Patterson NJ, Plenge RM, Weinblatt ME, Shadick NA, Reich D. Principal components analysis corrects for stratification in genome-wide association studies. Nature genetics. 2006; 38(8): 904-9.</w:t>
      </w:r>
    </w:p>
    <w:p w:rsidR="003C1903" w:rsidRPr="003C1903" w:rsidRDefault="003C1903" w:rsidP="003C1903">
      <w:pPr>
        <w:pStyle w:val="EndNoteBibliography"/>
        <w:rPr>
          <w:noProof/>
        </w:rPr>
      </w:pPr>
      <w:r w:rsidRPr="003C1903">
        <w:rPr>
          <w:noProof/>
        </w:rPr>
        <w:t>5.</w:t>
      </w:r>
      <w:r w:rsidRPr="003C1903">
        <w:rPr>
          <w:noProof/>
        </w:rPr>
        <w:tab/>
        <w:t>Li M-X, Gui H-S, Kwan JS, Bao S-Y, Sham PC. A comprehensive framework for prioritizing variants in exome sequencing studies of Mendelian diseases. Nucleic acids research. 2012; 40(7): e53-e.</w:t>
      </w:r>
    </w:p>
    <w:p w:rsidR="0097554B" w:rsidRDefault="002C5C78">
      <w:r>
        <w:fldChar w:fldCharType="end"/>
      </w:r>
    </w:p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p w:rsidR="00957373" w:rsidRDefault="00957373"/>
    <w:tbl>
      <w:tblPr>
        <w:tblW w:w="9830" w:type="dxa"/>
        <w:tblInd w:w="108" w:type="dxa"/>
        <w:tblLook w:val="04A0"/>
      </w:tblPr>
      <w:tblGrid>
        <w:gridCol w:w="1790"/>
        <w:gridCol w:w="5360"/>
        <w:gridCol w:w="2680"/>
      </w:tblGrid>
      <w:tr w:rsidR="00B171BE" w:rsidRPr="00B171BE" w:rsidTr="00B171BE">
        <w:trPr>
          <w:trHeight w:val="350"/>
        </w:trPr>
        <w:tc>
          <w:tcPr>
            <w:tcW w:w="983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Supplementary Table1 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Pr="00161C49">
              <w:rPr>
                <w:rFonts w:ascii="Times New Roman" w:eastAsia="Times New Roman" w:hAnsi="Times New Roman" w:cs="Times New Roman"/>
                <w:bCs/>
                <w:color w:val="000000"/>
                <w:kern w:val="0"/>
                <w:sz w:val="24"/>
                <w:szCs w:val="24"/>
              </w:rPr>
              <w:t xml:space="preserve">15 brain regions were used to compute the </w:t>
            </w:r>
            <w:proofErr w:type="spellStart"/>
            <w:r w:rsidRPr="00161C49">
              <w:rPr>
                <w:rFonts w:ascii="Times New Roman" w:eastAsia="Times New Roman" w:hAnsi="Times New Roman" w:cs="Times New Roman"/>
                <w:bCs/>
                <w:color w:val="000000"/>
                <w:kern w:val="0"/>
                <w:sz w:val="24"/>
                <w:szCs w:val="24"/>
              </w:rPr>
              <w:t>coexpression</w:t>
            </w:r>
            <w:proofErr w:type="spellEnd"/>
            <w:r w:rsidRPr="00161C49">
              <w:rPr>
                <w:rFonts w:ascii="Times New Roman" w:eastAsia="Times New Roman" w:hAnsi="Times New Roman" w:cs="Times New Roman"/>
                <w:bCs/>
                <w:color w:val="000000"/>
                <w:kern w:val="0"/>
                <w:sz w:val="24"/>
                <w:szCs w:val="24"/>
              </w:rPr>
              <w:t xml:space="preserve"> network</w:t>
            </w: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STR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Striatum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B171BE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D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proofErr w:type="spellStart"/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ediodorsal</w:t>
            </w:r>
            <w:proofErr w:type="spellEnd"/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nucleus of thalamus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B171BE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MY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proofErr w:type="spellStart"/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mygdaloid</w:t>
            </w:r>
            <w:proofErr w:type="spellEnd"/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complex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B171BE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IP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Hippocampus</w:t>
            </w:r>
          </w:p>
        </w:tc>
        <w:tc>
          <w:tcPr>
            <w:tcW w:w="26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B171BE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1C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Primary auditory cortex </w:t>
            </w:r>
          </w:p>
        </w:tc>
        <w:tc>
          <w:tcPr>
            <w:tcW w:w="26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71BE" w:rsidRPr="00B171BE" w:rsidRDefault="00B171BE" w:rsidP="00B171BE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Neocortical regions</w:t>
            </w: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1C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Primary motor cortex </w:t>
            </w:r>
          </w:p>
        </w:tc>
        <w:tc>
          <w:tcPr>
            <w:tcW w:w="26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S1C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Primary somatosensory cortex </w:t>
            </w:r>
          </w:p>
        </w:tc>
        <w:tc>
          <w:tcPr>
            <w:tcW w:w="26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V1C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Primary visual cortex </w:t>
            </w:r>
          </w:p>
        </w:tc>
        <w:tc>
          <w:tcPr>
            <w:tcW w:w="26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FC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Dorsolateral prefrontal cortex</w:t>
            </w:r>
          </w:p>
        </w:tc>
        <w:tc>
          <w:tcPr>
            <w:tcW w:w="26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MFC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Anterior (rostral) cingulate (medial prefrontal) cortex</w:t>
            </w:r>
          </w:p>
        </w:tc>
        <w:tc>
          <w:tcPr>
            <w:tcW w:w="26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OFC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Orbital frontal cortex </w:t>
            </w:r>
          </w:p>
        </w:tc>
        <w:tc>
          <w:tcPr>
            <w:tcW w:w="26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VFC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proofErr w:type="spellStart"/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Ventrolateral</w:t>
            </w:r>
            <w:proofErr w:type="spellEnd"/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prefrontal cortex</w:t>
            </w:r>
          </w:p>
        </w:tc>
        <w:tc>
          <w:tcPr>
            <w:tcW w:w="26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ITC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proofErr w:type="spellStart"/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Inferolateral</w:t>
            </w:r>
            <w:proofErr w:type="spellEnd"/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temporal cortex </w:t>
            </w:r>
          </w:p>
        </w:tc>
        <w:tc>
          <w:tcPr>
            <w:tcW w:w="26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STC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Posterior (caudal) superior temporal cortex </w:t>
            </w:r>
          </w:p>
        </w:tc>
        <w:tc>
          <w:tcPr>
            <w:tcW w:w="26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</w:p>
        </w:tc>
      </w:tr>
      <w:tr w:rsidR="00B171BE" w:rsidRPr="00B171BE" w:rsidTr="00B171BE">
        <w:trPr>
          <w:trHeight w:val="300"/>
        </w:trPr>
        <w:tc>
          <w:tcPr>
            <w:tcW w:w="17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IPC</w:t>
            </w:r>
          </w:p>
        </w:tc>
        <w:tc>
          <w:tcPr>
            <w:tcW w:w="53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  <w:proofErr w:type="spellStart"/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>Posteroinferior</w:t>
            </w:r>
            <w:proofErr w:type="spellEnd"/>
            <w:r w:rsidRPr="00B171B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</w:rPr>
              <w:t xml:space="preserve"> (ventral) parietal cortex</w:t>
            </w:r>
          </w:p>
        </w:tc>
        <w:tc>
          <w:tcPr>
            <w:tcW w:w="26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171BE" w:rsidRPr="00B171BE" w:rsidRDefault="00B171BE" w:rsidP="00B171B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Cs w:val="24"/>
              </w:rPr>
            </w:pPr>
          </w:p>
        </w:tc>
      </w:tr>
    </w:tbl>
    <w:p w:rsidR="00B171BE" w:rsidRDefault="00B171BE"/>
    <w:p w:rsidR="002B702F" w:rsidRDefault="002B702F" w:rsidP="002B702F"/>
    <w:p w:rsidR="002B702F" w:rsidRDefault="002B702F" w:rsidP="002B702F"/>
    <w:p w:rsidR="00957373" w:rsidRDefault="00957373" w:rsidP="002B702F"/>
    <w:p w:rsidR="00957373" w:rsidRDefault="00957373" w:rsidP="002B702F"/>
    <w:p w:rsidR="00957373" w:rsidRDefault="00957373" w:rsidP="002B702F"/>
    <w:p w:rsidR="00957373" w:rsidRDefault="00957373" w:rsidP="002B702F"/>
    <w:p w:rsidR="00957373" w:rsidRDefault="00957373" w:rsidP="002B702F"/>
    <w:p w:rsidR="00957373" w:rsidRDefault="00957373" w:rsidP="002B702F"/>
    <w:p w:rsidR="00957373" w:rsidRDefault="00957373" w:rsidP="002B702F"/>
    <w:p w:rsidR="00957373" w:rsidRDefault="00957373" w:rsidP="002B702F"/>
    <w:p w:rsidR="00957373" w:rsidRDefault="00957373" w:rsidP="002B702F"/>
    <w:p w:rsidR="00957373" w:rsidRDefault="00957373" w:rsidP="002B702F"/>
    <w:p w:rsidR="00957373" w:rsidRDefault="00957373" w:rsidP="002B702F"/>
    <w:p w:rsidR="00957373" w:rsidRDefault="00957373" w:rsidP="002B702F"/>
    <w:p w:rsidR="00957373" w:rsidRDefault="00957373" w:rsidP="002B702F"/>
    <w:p w:rsidR="00957373" w:rsidRDefault="00957373" w:rsidP="002B702F"/>
    <w:p w:rsidR="00957373" w:rsidRDefault="00957373" w:rsidP="002B702F"/>
    <w:tbl>
      <w:tblPr>
        <w:tblW w:w="9090" w:type="dxa"/>
        <w:tblInd w:w="108" w:type="dxa"/>
        <w:tblLayout w:type="fixed"/>
        <w:tblLook w:val="04A0"/>
      </w:tblPr>
      <w:tblGrid>
        <w:gridCol w:w="2200"/>
        <w:gridCol w:w="1103"/>
        <w:gridCol w:w="1119"/>
        <w:gridCol w:w="1107"/>
        <w:gridCol w:w="1275"/>
        <w:gridCol w:w="1178"/>
        <w:gridCol w:w="1060"/>
        <w:gridCol w:w="48"/>
      </w:tblGrid>
      <w:tr w:rsidR="002B702F" w:rsidRPr="0077082F" w:rsidTr="00161C49">
        <w:trPr>
          <w:trHeight w:val="360"/>
        </w:trPr>
        <w:tc>
          <w:tcPr>
            <w:tcW w:w="9090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77082F" w:rsidRDefault="002B702F" w:rsidP="002B702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eastAsia="Times New Roman" w:hAnsi="Calibri" w:cs="Times New Roman"/>
                <w:b/>
                <w:color w:val="000000"/>
                <w:kern w:val="0"/>
                <w:sz w:val="28"/>
                <w:szCs w:val="28"/>
              </w:rPr>
              <w:t>Supplementary Table</w:t>
            </w:r>
            <w:r w:rsidRPr="0077082F">
              <w:rPr>
                <w:rFonts w:ascii="Calibri" w:hAnsi="Calibri" w:cs="Times New Roman" w:hint="eastAsia"/>
                <w:b/>
                <w:color w:val="000000"/>
                <w:kern w:val="0"/>
                <w:sz w:val="28"/>
                <w:szCs w:val="28"/>
              </w:rPr>
              <w:t xml:space="preserve"> 2</w:t>
            </w:r>
            <w:r w:rsidRPr="0077082F">
              <w:rPr>
                <w:rFonts w:ascii="Calibri" w:eastAsia="Times New Roman" w:hAnsi="Calibri" w:cs="Times New Roman"/>
                <w:b/>
                <w:color w:val="000000"/>
                <w:kern w:val="0"/>
                <w:sz w:val="28"/>
                <w:szCs w:val="28"/>
              </w:rPr>
              <w:t xml:space="preserve"> </w:t>
            </w:r>
            <w:r w:rsidRPr="0077082F">
              <w:rPr>
                <w:rFonts w:ascii="Calibri" w:eastAsia="Times New Roman" w:hAnsi="Calibri" w:cs="Times New Roman" w:hint="eastAsia"/>
                <w:color w:val="000000"/>
                <w:kern w:val="0"/>
                <w:sz w:val="28"/>
                <w:szCs w:val="28"/>
              </w:rPr>
              <w:t xml:space="preserve"> </w:t>
            </w:r>
            <w:r w:rsidRPr="0077082F"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  <w:t xml:space="preserve">The correlation coefficient among 5 original FA variables </w:t>
            </w:r>
          </w:p>
        </w:tc>
      </w:tr>
      <w:tr w:rsidR="0077082F" w:rsidRPr="0077082F" w:rsidTr="0077082F">
        <w:trPr>
          <w:gridAfter w:val="1"/>
          <w:wAfter w:w="48" w:type="dxa"/>
          <w:trHeight w:val="32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  <w:t>Brain areas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hAnsi="Calibri" w:cs="Times New Roman" w:hint="eastAsia"/>
                <w:color w:val="000000"/>
                <w:kern w:val="0"/>
                <w:sz w:val="28"/>
                <w:szCs w:val="28"/>
              </w:rPr>
              <w:t>PUN</w:t>
            </w:r>
            <w:r w:rsidRPr="0077082F"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  <w:t>_R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hAnsi="Calibri" w:cs="Times New Roman" w:hint="eastAsia"/>
                <w:color w:val="000000"/>
                <w:kern w:val="0"/>
                <w:sz w:val="28"/>
                <w:szCs w:val="28"/>
              </w:rPr>
              <w:t>PUN</w:t>
            </w:r>
            <w:r w:rsidRPr="0077082F"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  <w:t>_L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EB6F4B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  <w:t>ACC_</w:t>
            </w: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L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  <w:t>ACC_R</w:t>
            </w:r>
          </w:p>
        </w:tc>
        <w:tc>
          <w:tcPr>
            <w:tcW w:w="11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hAnsi="Calibri" w:cs="Times New Roman" w:hint="eastAsia"/>
                <w:color w:val="000000"/>
                <w:kern w:val="0"/>
                <w:sz w:val="28"/>
                <w:szCs w:val="28"/>
              </w:rPr>
              <w:t>EN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  <w:t> </w:t>
            </w:r>
          </w:p>
        </w:tc>
      </w:tr>
      <w:tr w:rsidR="0077082F" w:rsidRPr="0077082F" w:rsidTr="0077082F">
        <w:trPr>
          <w:gridAfter w:val="1"/>
          <w:wAfter w:w="48" w:type="dxa"/>
          <w:trHeight w:val="32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EB6F4B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hAnsi="Calibri" w:cs="Times New Roman" w:hint="eastAsia"/>
                <w:color w:val="000000"/>
                <w:kern w:val="0"/>
                <w:sz w:val="28"/>
                <w:szCs w:val="28"/>
              </w:rPr>
              <w:t>PUN</w:t>
            </w:r>
            <w:r w:rsidRPr="0077082F"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  <w:t>_R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  <w:t>1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85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58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585</w:t>
            </w:r>
          </w:p>
        </w:tc>
        <w:tc>
          <w:tcPr>
            <w:tcW w:w="11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6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  <w:t> </w:t>
            </w:r>
          </w:p>
        </w:tc>
      </w:tr>
      <w:tr w:rsidR="0077082F" w:rsidRPr="0077082F" w:rsidTr="0077082F">
        <w:trPr>
          <w:gridAfter w:val="1"/>
          <w:wAfter w:w="48" w:type="dxa"/>
          <w:trHeight w:val="32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EB6F4B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hAnsi="Calibri" w:cs="Times New Roman" w:hint="eastAsia"/>
                <w:color w:val="000000"/>
                <w:kern w:val="0"/>
                <w:sz w:val="28"/>
                <w:szCs w:val="28"/>
              </w:rPr>
              <w:t>PUN</w:t>
            </w:r>
            <w:r w:rsidRPr="0077082F"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  <w:t>_L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85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  <w:t>1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617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608</w:t>
            </w:r>
          </w:p>
        </w:tc>
        <w:tc>
          <w:tcPr>
            <w:tcW w:w="11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69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  <w:t> </w:t>
            </w:r>
          </w:p>
        </w:tc>
      </w:tr>
      <w:tr w:rsidR="0077082F" w:rsidRPr="0077082F" w:rsidTr="0077082F">
        <w:trPr>
          <w:gridAfter w:val="1"/>
          <w:wAfter w:w="48" w:type="dxa"/>
          <w:trHeight w:val="32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EB6F4B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  <w:t>ACC_</w:t>
            </w:r>
            <w:r>
              <w:rPr>
                <w:rFonts w:ascii="Calibri" w:hAnsi="Calibri" w:cs="Times New Roman" w:hint="eastAsia"/>
                <w:color w:val="000000"/>
                <w:kern w:val="0"/>
                <w:sz w:val="28"/>
                <w:szCs w:val="28"/>
              </w:rPr>
              <w:t>L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58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617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  <w:t>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632</w:t>
            </w:r>
          </w:p>
        </w:tc>
        <w:tc>
          <w:tcPr>
            <w:tcW w:w="11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50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  <w:t> </w:t>
            </w:r>
          </w:p>
        </w:tc>
      </w:tr>
      <w:tr w:rsidR="0077082F" w:rsidRPr="0077082F" w:rsidTr="0077082F">
        <w:trPr>
          <w:gridAfter w:val="1"/>
          <w:wAfter w:w="48" w:type="dxa"/>
          <w:trHeight w:val="32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EB6F4B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  <w:t>ACC_</w:t>
            </w:r>
            <w:r>
              <w:rPr>
                <w:rFonts w:ascii="Calibri" w:hAnsi="Calibri" w:cs="Times New Roman" w:hint="eastAsia"/>
                <w:color w:val="000000"/>
                <w:kern w:val="0"/>
                <w:sz w:val="28"/>
                <w:szCs w:val="28"/>
              </w:rPr>
              <w:t>R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585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608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77082F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.63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  <w:t>1</w:t>
            </w:r>
          </w:p>
        </w:tc>
        <w:tc>
          <w:tcPr>
            <w:tcW w:w="11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5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  <w:t> </w:t>
            </w:r>
          </w:p>
        </w:tc>
      </w:tr>
      <w:tr w:rsidR="0077082F" w:rsidRPr="0077082F" w:rsidTr="0077082F">
        <w:trPr>
          <w:gridAfter w:val="1"/>
          <w:wAfter w:w="48" w:type="dxa"/>
          <w:trHeight w:val="320"/>
        </w:trPr>
        <w:tc>
          <w:tcPr>
            <w:tcW w:w="2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EB6F4B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Calibri" w:hAnsi="Calibri" w:cs="Times New Roman" w:hint="eastAsia"/>
                <w:color w:val="000000"/>
                <w:kern w:val="0"/>
                <w:sz w:val="28"/>
                <w:szCs w:val="28"/>
              </w:rPr>
              <w:t>EN</w:t>
            </w:r>
          </w:p>
        </w:tc>
        <w:tc>
          <w:tcPr>
            <w:tcW w:w="11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682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692</w:t>
            </w:r>
          </w:p>
        </w:tc>
        <w:tc>
          <w:tcPr>
            <w:tcW w:w="11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50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>
              <w:rPr>
                <w:rFonts w:ascii="Times New Roman" w:hAnsi="Times New Roman" w:cs="Times New Roman" w:hint="eastAsia"/>
                <w:color w:val="000000"/>
                <w:kern w:val="0"/>
                <w:sz w:val="28"/>
                <w:szCs w:val="28"/>
              </w:rPr>
              <w:t>0.52</w:t>
            </w:r>
          </w:p>
        </w:tc>
        <w:tc>
          <w:tcPr>
            <w:tcW w:w="11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77082F" w:rsidRPr="0077082F" w:rsidRDefault="0077082F" w:rsidP="00161C49">
            <w:pPr>
              <w:widowControl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Times New Roman" w:eastAsia="Times New Roman" w:hAnsi="Times New Roman" w:cs="Times New Roman"/>
                <w:color w:val="000000"/>
                <w:kern w:val="0"/>
                <w:sz w:val="28"/>
                <w:szCs w:val="28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7082F" w:rsidRPr="0077082F" w:rsidRDefault="007708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</w:pPr>
            <w:r w:rsidRPr="0077082F">
              <w:rPr>
                <w:rFonts w:ascii="Calibri" w:eastAsia="Times New Roman" w:hAnsi="Calibri" w:cs="Times New Roman"/>
                <w:color w:val="000000"/>
                <w:kern w:val="0"/>
                <w:sz w:val="28"/>
                <w:szCs w:val="28"/>
              </w:rPr>
              <w:t> </w:t>
            </w:r>
          </w:p>
        </w:tc>
      </w:tr>
    </w:tbl>
    <w:p w:rsidR="002B702F" w:rsidRDefault="002B702F" w:rsidP="002B702F"/>
    <w:p w:rsidR="0077082F" w:rsidRPr="0042581D" w:rsidRDefault="00EF59C5" w:rsidP="0077082F">
      <w:pPr>
        <w:rPr>
          <w:sz w:val="28"/>
          <w:szCs w:val="28"/>
        </w:rPr>
      </w:pPr>
      <w:r w:rsidRPr="00EF59C5">
        <w:rPr>
          <w:rFonts w:ascii="Times New Roman" w:hAnsi="Times New Roman" w:cs="Times New Roman" w:hint="eastAsia"/>
          <w:color w:val="000000"/>
          <w:sz w:val="28"/>
          <w:szCs w:val="28"/>
        </w:rPr>
        <w:t>PUN:</w:t>
      </w:r>
      <w:r w:rsidRPr="00EF59C5">
        <w:rPr>
          <w:rFonts w:ascii="Times New Roman" w:hAnsi="Times New Roman" w:hint="eastAsia"/>
          <w:color w:val="000000"/>
          <w:sz w:val="28"/>
          <w:szCs w:val="28"/>
        </w:rPr>
        <w:t xml:space="preserve"> </w:t>
      </w:r>
      <w:proofErr w:type="spellStart"/>
      <w:r w:rsidR="0042581D">
        <w:rPr>
          <w:rFonts w:ascii="Times New Roman" w:hAnsi="Times New Roman" w:hint="eastAsia"/>
          <w:color w:val="000000"/>
          <w:sz w:val="28"/>
          <w:szCs w:val="28"/>
        </w:rPr>
        <w:t>p</w:t>
      </w:r>
      <w:r w:rsidR="0077082F" w:rsidRPr="00EF59C5">
        <w:rPr>
          <w:rFonts w:ascii="Times New Roman" w:hAnsi="Times New Roman" w:cs="Times New Roman"/>
          <w:color w:val="000000"/>
          <w:sz w:val="28"/>
          <w:szCs w:val="28"/>
        </w:rPr>
        <w:t>recuneus</w:t>
      </w:r>
      <w:proofErr w:type="spellEnd"/>
      <w:r w:rsidR="0077082F" w:rsidRPr="00EF59C5">
        <w:rPr>
          <w:rFonts w:ascii="Times New Roman" w:hAnsi="Times New Roman" w:cs="Times New Roman" w:hint="eastAsia"/>
          <w:color w:val="000000"/>
          <w:sz w:val="28"/>
          <w:szCs w:val="28"/>
        </w:rPr>
        <w:t xml:space="preserve">; ACC: </w:t>
      </w:r>
      <w:r w:rsidR="0077082F" w:rsidRPr="00EF59C5">
        <w:rPr>
          <w:rFonts w:ascii="Times New Roman" w:hAnsi="Times New Roman"/>
          <w:color w:val="000000"/>
          <w:sz w:val="28"/>
          <w:szCs w:val="28"/>
        </w:rPr>
        <w:t xml:space="preserve">anterior </w:t>
      </w:r>
      <w:proofErr w:type="spellStart"/>
      <w:r w:rsidR="0077082F" w:rsidRPr="00EF59C5">
        <w:rPr>
          <w:rFonts w:ascii="Times New Roman" w:hAnsi="Times New Roman"/>
          <w:color w:val="000000"/>
          <w:sz w:val="28"/>
          <w:szCs w:val="28"/>
        </w:rPr>
        <w:t>cingulate</w:t>
      </w:r>
      <w:proofErr w:type="spellEnd"/>
      <w:r w:rsidR="0077082F" w:rsidRPr="00EF59C5">
        <w:rPr>
          <w:rFonts w:ascii="Times New Roman" w:hAnsi="Times New Roman"/>
          <w:color w:val="000000"/>
          <w:sz w:val="28"/>
          <w:szCs w:val="28"/>
        </w:rPr>
        <w:t xml:space="preserve"> cortex</w:t>
      </w:r>
      <w:r w:rsidR="0077082F" w:rsidRPr="00EF59C5">
        <w:rPr>
          <w:rFonts w:ascii="Times New Roman" w:hAnsi="Times New Roman" w:hint="eastAsia"/>
          <w:color w:val="000000"/>
          <w:sz w:val="28"/>
          <w:szCs w:val="28"/>
        </w:rPr>
        <w:t>; EN:</w:t>
      </w:r>
      <w:r w:rsidR="0077082F" w:rsidRPr="00EF59C5">
        <w:rPr>
          <w:rFonts w:ascii="Times New Roman" w:hAnsi="Times New Roman"/>
          <w:color w:val="000000"/>
          <w:sz w:val="28"/>
          <w:szCs w:val="28"/>
        </w:rPr>
        <w:t xml:space="preserve"> </w:t>
      </w:r>
      <w:r w:rsidR="0042581D">
        <w:rPr>
          <w:rFonts w:ascii="Times New Roman" w:hAnsi="Times New Roman" w:cs="Times New Roman" w:hint="eastAsia"/>
          <w:color w:val="000000"/>
          <w:sz w:val="28"/>
          <w:szCs w:val="28"/>
        </w:rPr>
        <w:t>e</w:t>
      </w:r>
      <w:r w:rsidR="0042581D">
        <w:rPr>
          <w:rFonts w:ascii="Times New Roman" w:eastAsia="Times New Roman" w:hAnsi="Times New Roman" w:cs="Times New Roman"/>
          <w:color w:val="000000"/>
          <w:sz w:val="28"/>
          <w:szCs w:val="28"/>
        </w:rPr>
        <w:t>xtra-</w:t>
      </w:r>
      <w:r w:rsidR="0042581D">
        <w:rPr>
          <w:rFonts w:ascii="Times New Roman" w:hAnsi="Times New Roman" w:cs="Times New Roman" w:hint="eastAsia"/>
          <w:color w:val="000000"/>
          <w:sz w:val="28"/>
          <w:szCs w:val="28"/>
        </w:rPr>
        <w:t>n</w:t>
      </w:r>
      <w:r w:rsidR="0077082F" w:rsidRPr="00EF59C5">
        <w:rPr>
          <w:rFonts w:ascii="Times New Roman" w:eastAsia="Times New Roman" w:hAnsi="Times New Roman" w:cs="Times New Roman"/>
          <w:color w:val="000000"/>
          <w:sz w:val="28"/>
          <w:szCs w:val="28"/>
        </w:rPr>
        <w:t>uclear</w:t>
      </w:r>
      <w:r w:rsidR="0042581D">
        <w:rPr>
          <w:rFonts w:ascii="Times New Roman" w:hAnsi="Times New Roman" w:cs="Times New Roman" w:hint="eastAsia"/>
          <w:color w:val="000000"/>
          <w:sz w:val="28"/>
          <w:szCs w:val="28"/>
        </w:rPr>
        <w:t>; R: right; L: left</w:t>
      </w:r>
    </w:p>
    <w:p w:rsidR="002B702F" w:rsidRPr="0077082F" w:rsidRDefault="002B702F" w:rsidP="002B702F"/>
    <w:p w:rsidR="002B702F" w:rsidRPr="00EF59C5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Default="002B702F" w:rsidP="002B702F"/>
    <w:p w:rsidR="002B702F" w:rsidRPr="00161C49" w:rsidRDefault="002B702F" w:rsidP="002B702F">
      <w:pPr>
        <w:rPr>
          <w:sz w:val="24"/>
          <w:szCs w:val="24"/>
        </w:rPr>
      </w:pPr>
    </w:p>
    <w:p w:rsidR="002B702F" w:rsidRPr="00161C49" w:rsidRDefault="002B702F" w:rsidP="002B702F">
      <w:pPr>
        <w:rPr>
          <w:sz w:val="24"/>
          <w:szCs w:val="24"/>
        </w:rPr>
      </w:pPr>
      <w:r w:rsidRPr="00161C49">
        <w:rPr>
          <w:rFonts w:ascii="Calibri" w:hAnsi="Calibri"/>
          <w:b/>
          <w:color w:val="000000"/>
          <w:sz w:val="24"/>
          <w:szCs w:val="24"/>
        </w:rPr>
        <w:t>Supplementary Table</w:t>
      </w:r>
      <w:r w:rsidRPr="00161C49">
        <w:rPr>
          <w:rFonts w:ascii="Calibri" w:hAnsi="Calibri" w:hint="eastAsia"/>
          <w:b/>
          <w:color w:val="000000"/>
          <w:sz w:val="24"/>
          <w:szCs w:val="24"/>
        </w:rPr>
        <w:t>3</w:t>
      </w:r>
      <w:r w:rsidRPr="00161C49">
        <w:rPr>
          <w:rFonts w:ascii="Calibri" w:hAnsi="Calibri"/>
          <w:color w:val="000000"/>
          <w:sz w:val="24"/>
          <w:szCs w:val="24"/>
        </w:rPr>
        <w:t xml:space="preserve">  </w:t>
      </w:r>
      <w:r w:rsidRPr="00161C49">
        <w:rPr>
          <w:rFonts w:ascii="Calibri" w:hAnsi="Calibri" w:hint="eastAsia"/>
          <w:color w:val="000000"/>
          <w:sz w:val="24"/>
          <w:szCs w:val="24"/>
        </w:rPr>
        <w:t xml:space="preserve"> </w:t>
      </w:r>
      <w:r w:rsidRPr="00161C49">
        <w:rPr>
          <w:rFonts w:ascii="Calibri" w:hAnsi="Calibri"/>
          <w:color w:val="000000"/>
          <w:sz w:val="24"/>
          <w:szCs w:val="24"/>
        </w:rPr>
        <w:t>The correlation coefficient between the first component and any of 5 original FA</w:t>
      </w:r>
    </w:p>
    <w:tbl>
      <w:tblPr>
        <w:tblW w:w="7732" w:type="dxa"/>
        <w:tblInd w:w="93" w:type="dxa"/>
        <w:tblLook w:val="04A0"/>
      </w:tblPr>
      <w:tblGrid>
        <w:gridCol w:w="2400"/>
        <w:gridCol w:w="2180"/>
        <w:gridCol w:w="1752"/>
        <w:gridCol w:w="1400"/>
      </w:tblGrid>
      <w:tr w:rsidR="002B702F" w:rsidRPr="00AA5FCA" w:rsidTr="004F0277">
        <w:trPr>
          <w:trHeight w:val="400"/>
        </w:trPr>
        <w:tc>
          <w:tcPr>
            <w:tcW w:w="2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First Component</w:t>
            </w:r>
          </w:p>
        </w:tc>
        <w:tc>
          <w:tcPr>
            <w:tcW w:w="21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Brain regions</w:t>
            </w:r>
          </w:p>
        </w:tc>
        <w:tc>
          <w:tcPr>
            <w:tcW w:w="17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Coefficients</w:t>
            </w: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2B702F" w:rsidRPr="00AA5FCA" w:rsidTr="004F0277">
        <w:trPr>
          <w:trHeight w:val="400"/>
        </w:trPr>
        <w:tc>
          <w:tcPr>
            <w:tcW w:w="2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PC1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ACC_L</w:t>
            </w:r>
          </w:p>
        </w:tc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4F0277" w:rsidRDefault="002B702F" w:rsidP="004F0277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-0.</w:t>
            </w:r>
            <w:r w:rsidR="004F0277"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625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Case</w:t>
            </w:r>
          </w:p>
        </w:tc>
      </w:tr>
      <w:tr w:rsidR="002B702F" w:rsidRPr="00AA5FCA" w:rsidTr="004F0277">
        <w:trPr>
          <w:trHeight w:val="400"/>
        </w:trPr>
        <w:tc>
          <w:tcPr>
            <w:tcW w:w="2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PC1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ACC_R</w:t>
            </w:r>
          </w:p>
        </w:tc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4F0277" w:rsidRDefault="002B702F" w:rsidP="004F0277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-0.</w:t>
            </w:r>
            <w:r w:rsidR="004F0277"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60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Case</w:t>
            </w:r>
          </w:p>
        </w:tc>
      </w:tr>
      <w:tr w:rsidR="002B702F" w:rsidRPr="00AA5FCA" w:rsidTr="004F0277">
        <w:trPr>
          <w:trHeight w:val="400"/>
        </w:trPr>
        <w:tc>
          <w:tcPr>
            <w:tcW w:w="2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PC1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4F0277" w:rsidRDefault="004F0277" w:rsidP="00161C49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32"/>
                <w:szCs w:val="32"/>
              </w:rPr>
            </w:pPr>
            <w:r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EN</w:t>
            </w:r>
          </w:p>
        </w:tc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4F0277" w:rsidRDefault="002B702F" w:rsidP="004F0277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-0.</w:t>
            </w:r>
            <w:r w:rsidR="004F0277"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767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Case</w:t>
            </w:r>
          </w:p>
        </w:tc>
      </w:tr>
      <w:tr w:rsidR="002B702F" w:rsidRPr="00AA5FCA" w:rsidTr="004F0277">
        <w:trPr>
          <w:trHeight w:val="400"/>
        </w:trPr>
        <w:tc>
          <w:tcPr>
            <w:tcW w:w="2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PC1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4F0277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PUN</w:t>
            </w:r>
            <w:r w:rsidR="002B702F"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_L</w:t>
            </w:r>
          </w:p>
        </w:tc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4F0277" w:rsidRDefault="002B702F" w:rsidP="004F0277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-0.</w:t>
            </w:r>
            <w:r w:rsidR="004F0277"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976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Case</w:t>
            </w:r>
          </w:p>
        </w:tc>
      </w:tr>
      <w:tr w:rsidR="002B702F" w:rsidRPr="00AA5FCA" w:rsidTr="004F0277">
        <w:trPr>
          <w:trHeight w:val="400"/>
        </w:trPr>
        <w:tc>
          <w:tcPr>
            <w:tcW w:w="2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PC1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4F0277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PUN</w:t>
            </w:r>
            <w:r w:rsidR="002B702F"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_R</w:t>
            </w:r>
          </w:p>
        </w:tc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4F0277" w:rsidRDefault="002B702F" w:rsidP="004F0277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-0.</w:t>
            </w:r>
            <w:r w:rsidR="004F0277"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936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702F" w:rsidRPr="00AA5FCA" w:rsidRDefault="002B702F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Case</w:t>
            </w:r>
          </w:p>
        </w:tc>
      </w:tr>
      <w:tr w:rsidR="004F0277" w:rsidRPr="00AA5FCA" w:rsidTr="004F0277">
        <w:trPr>
          <w:trHeight w:val="400"/>
        </w:trPr>
        <w:tc>
          <w:tcPr>
            <w:tcW w:w="2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PC1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EB6F4B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ACC_L</w:t>
            </w:r>
          </w:p>
        </w:tc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4F0277" w:rsidRDefault="004F0277" w:rsidP="004F0277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-0.</w:t>
            </w:r>
            <w:r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566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Control</w:t>
            </w:r>
          </w:p>
        </w:tc>
      </w:tr>
      <w:tr w:rsidR="004F0277" w:rsidRPr="00AA5FCA" w:rsidTr="004F0277">
        <w:trPr>
          <w:trHeight w:val="400"/>
        </w:trPr>
        <w:tc>
          <w:tcPr>
            <w:tcW w:w="2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PC1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EB6F4B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ACC_R</w:t>
            </w:r>
          </w:p>
        </w:tc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4F0277" w:rsidRDefault="004F0277" w:rsidP="004F0277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-0.</w:t>
            </w:r>
            <w:r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569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Control</w:t>
            </w:r>
          </w:p>
        </w:tc>
      </w:tr>
      <w:tr w:rsidR="004F0277" w:rsidRPr="00AA5FCA" w:rsidTr="004F0277">
        <w:trPr>
          <w:trHeight w:val="400"/>
        </w:trPr>
        <w:tc>
          <w:tcPr>
            <w:tcW w:w="2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PC1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4F0277" w:rsidRDefault="004F0277" w:rsidP="00EB6F4B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32"/>
                <w:szCs w:val="32"/>
              </w:rPr>
            </w:pPr>
            <w:r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EN</w:t>
            </w:r>
          </w:p>
        </w:tc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4F0277" w:rsidRDefault="004F0277" w:rsidP="004F0277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-0.</w:t>
            </w:r>
            <w:r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673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Control</w:t>
            </w:r>
          </w:p>
        </w:tc>
      </w:tr>
      <w:tr w:rsidR="004F0277" w:rsidRPr="00AA5FCA" w:rsidTr="004F0277">
        <w:trPr>
          <w:trHeight w:val="400"/>
        </w:trPr>
        <w:tc>
          <w:tcPr>
            <w:tcW w:w="2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PC1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EB6F4B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PUN</w:t>
            </w: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_L</w:t>
            </w:r>
          </w:p>
        </w:tc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4F0277" w:rsidRDefault="004F0277" w:rsidP="004F0277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-0.</w:t>
            </w:r>
            <w:r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95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Control</w:t>
            </w:r>
          </w:p>
        </w:tc>
      </w:tr>
      <w:tr w:rsidR="004F0277" w:rsidRPr="00AA5FCA" w:rsidTr="004F0277">
        <w:trPr>
          <w:trHeight w:val="400"/>
        </w:trPr>
        <w:tc>
          <w:tcPr>
            <w:tcW w:w="24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PC1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EB6F4B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PUN</w:t>
            </w: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_R</w:t>
            </w:r>
          </w:p>
        </w:tc>
        <w:tc>
          <w:tcPr>
            <w:tcW w:w="17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4F0277" w:rsidRDefault="004F0277" w:rsidP="004F0277">
            <w:pPr>
              <w:widowControl/>
              <w:jc w:val="left"/>
              <w:rPr>
                <w:rFonts w:ascii="Calibri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-0.</w:t>
            </w:r>
            <w:r>
              <w:rPr>
                <w:rFonts w:ascii="Calibri" w:hAnsi="Calibri" w:cs="Times New Roman" w:hint="eastAsia"/>
                <w:color w:val="000000"/>
                <w:kern w:val="0"/>
                <w:sz w:val="32"/>
                <w:szCs w:val="32"/>
              </w:rPr>
              <w:t>928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F0277" w:rsidRPr="00AA5FCA" w:rsidRDefault="004F0277" w:rsidP="00161C49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</w:pPr>
            <w:r w:rsidRPr="00AA5FCA">
              <w:rPr>
                <w:rFonts w:ascii="Calibri" w:eastAsia="Times New Roman" w:hAnsi="Calibri" w:cs="Times New Roman"/>
                <w:color w:val="000000"/>
                <w:kern w:val="0"/>
                <w:sz w:val="32"/>
                <w:szCs w:val="32"/>
              </w:rPr>
              <w:t>Control</w:t>
            </w:r>
          </w:p>
        </w:tc>
      </w:tr>
    </w:tbl>
    <w:p w:rsidR="002B702F" w:rsidRPr="00104FD7" w:rsidRDefault="002B702F" w:rsidP="002B702F">
      <w:pPr>
        <w:rPr>
          <w:sz w:val="18"/>
          <w:szCs w:val="18"/>
        </w:rPr>
      </w:pPr>
    </w:p>
    <w:p w:rsidR="004001BB" w:rsidRPr="0042581D" w:rsidRDefault="004001BB" w:rsidP="004001BB">
      <w:pPr>
        <w:rPr>
          <w:sz w:val="28"/>
          <w:szCs w:val="28"/>
        </w:rPr>
      </w:pPr>
      <w:r w:rsidRPr="00EF59C5">
        <w:rPr>
          <w:rFonts w:ascii="Times New Roman" w:hAnsi="Times New Roman" w:cs="Times New Roman" w:hint="eastAsia"/>
          <w:color w:val="000000"/>
          <w:sz w:val="28"/>
          <w:szCs w:val="28"/>
        </w:rPr>
        <w:t>PUN:</w:t>
      </w:r>
      <w:r w:rsidRPr="00EF59C5">
        <w:rPr>
          <w:rFonts w:ascii="Times New Roman" w:hAnsi="Times New Roman" w:hint="eastAsia"/>
          <w:color w:val="000000"/>
          <w:sz w:val="28"/>
          <w:szCs w:val="28"/>
        </w:rPr>
        <w:t xml:space="preserve"> </w:t>
      </w:r>
      <w:proofErr w:type="spellStart"/>
      <w:r>
        <w:rPr>
          <w:rFonts w:ascii="Times New Roman" w:hAnsi="Times New Roman" w:hint="eastAsia"/>
          <w:color w:val="000000"/>
          <w:sz w:val="28"/>
          <w:szCs w:val="28"/>
        </w:rPr>
        <w:t>p</w:t>
      </w:r>
      <w:r w:rsidRPr="00EF59C5">
        <w:rPr>
          <w:rFonts w:ascii="Times New Roman" w:hAnsi="Times New Roman" w:cs="Times New Roman"/>
          <w:color w:val="000000"/>
          <w:sz w:val="28"/>
          <w:szCs w:val="28"/>
        </w:rPr>
        <w:t>recuneus</w:t>
      </w:r>
      <w:proofErr w:type="spellEnd"/>
      <w:r w:rsidRPr="00EF59C5">
        <w:rPr>
          <w:rFonts w:ascii="Times New Roman" w:hAnsi="Times New Roman" w:cs="Times New Roman" w:hint="eastAsia"/>
          <w:color w:val="000000"/>
          <w:sz w:val="28"/>
          <w:szCs w:val="28"/>
        </w:rPr>
        <w:t xml:space="preserve">; ACC: </w:t>
      </w:r>
      <w:r w:rsidRPr="00EF59C5">
        <w:rPr>
          <w:rFonts w:ascii="Times New Roman" w:hAnsi="Times New Roman"/>
          <w:color w:val="000000"/>
          <w:sz w:val="28"/>
          <w:szCs w:val="28"/>
        </w:rPr>
        <w:t xml:space="preserve">anterior </w:t>
      </w:r>
      <w:proofErr w:type="spellStart"/>
      <w:r w:rsidRPr="00EF59C5">
        <w:rPr>
          <w:rFonts w:ascii="Times New Roman" w:hAnsi="Times New Roman"/>
          <w:color w:val="000000"/>
          <w:sz w:val="28"/>
          <w:szCs w:val="28"/>
        </w:rPr>
        <w:t>cingulate</w:t>
      </w:r>
      <w:proofErr w:type="spellEnd"/>
      <w:r w:rsidRPr="00EF59C5">
        <w:rPr>
          <w:rFonts w:ascii="Times New Roman" w:hAnsi="Times New Roman"/>
          <w:color w:val="000000"/>
          <w:sz w:val="28"/>
          <w:szCs w:val="28"/>
        </w:rPr>
        <w:t xml:space="preserve"> cortex</w:t>
      </w:r>
      <w:r w:rsidRPr="00EF59C5">
        <w:rPr>
          <w:rFonts w:ascii="Times New Roman" w:hAnsi="Times New Roman" w:hint="eastAsia"/>
          <w:color w:val="000000"/>
          <w:sz w:val="28"/>
          <w:szCs w:val="28"/>
        </w:rPr>
        <w:t>; EN:</w:t>
      </w:r>
      <w:r w:rsidRPr="00EF59C5">
        <w:rPr>
          <w:rFonts w:ascii="Times New Roman" w:hAnsi="Times New Roman"/>
          <w:color w:val="000000"/>
          <w:sz w:val="28"/>
          <w:szCs w:val="28"/>
        </w:rPr>
        <w:t xml:space="preserve"> </w:t>
      </w:r>
      <w:r>
        <w:rPr>
          <w:rFonts w:ascii="Times New Roman" w:hAnsi="Times New Roman" w:cs="Times New Roman" w:hint="eastAsia"/>
          <w:color w:val="000000"/>
          <w:sz w:val="28"/>
          <w:szCs w:val="28"/>
        </w:rPr>
        <w:t>e</w:t>
      </w: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>xtra-</w:t>
      </w:r>
      <w:r>
        <w:rPr>
          <w:rFonts w:ascii="Times New Roman" w:hAnsi="Times New Roman" w:cs="Times New Roman" w:hint="eastAsia"/>
          <w:color w:val="000000"/>
          <w:sz w:val="28"/>
          <w:szCs w:val="28"/>
        </w:rPr>
        <w:t>n</w:t>
      </w:r>
      <w:r w:rsidRPr="00EF59C5">
        <w:rPr>
          <w:rFonts w:ascii="Times New Roman" w:eastAsia="Times New Roman" w:hAnsi="Times New Roman" w:cs="Times New Roman"/>
          <w:color w:val="000000"/>
          <w:sz w:val="28"/>
          <w:szCs w:val="28"/>
        </w:rPr>
        <w:t>uclear</w:t>
      </w:r>
      <w:r>
        <w:rPr>
          <w:rFonts w:ascii="Times New Roman" w:hAnsi="Times New Roman" w:cs="Times New Roman" w:hint="eastAsia"/>
          <w:color w:val="000000"/>
          <w:sz w:val="28"/>
          <w:szCs w:val="28"/>
        </w:rPr>
        <w:t>; R: right; L: left</w:t>
      </w:r>
    </w:p>
    <w:p w:rsidR="002B702F" w:rsidRPr="004001BB" w:rsidRDefault="002B702F" w:rsidP="002B702F">
      <w:pPr>
        <w:rPr>
          <w:rFonts w:eastAsia="宋体"/>
        </w:rPr>
      </w:pPr>
    </w:p>
    <w:p w:rsidR="002B702F" w:rsidRDefault="002B702F" w:rsidP="002B702F">
      <w:pPr>
        <w:rPr>
          <w:rFonts w:eastAsia="宋体"/>
        </w:rPr>
      </w:pPr>
    </w:p>
    <w:p w:rsidR="002B702F" w:rsidRDefault="002B702F" w:rsidP="002B702F">
      <w:pPr>
        <w:rPr>
          <w:rFonts w:eastAsia="宋体"/>
        </w:rPr>
      </w:pPr>
    </w:p>
    <w:p w:rsidR="002B702F" w:rsidRDefault="002B702F" w:rsidP="002B702F">
      <w:pPr>
        <w:rPr>
          <w:rFonts w:eastAsia="宋体"/>
        </w:rPr>
      </w:pPr>
    </w:p>
    <w:p w:rsidR="002B702F" w:rsidRDefault="002B702F" w:rsidP="002B702F">
      <w:pPr>
        <w:rPr>
          <w:rFonts w:eastAsia="宋体"/>
        </w:rPr>
      </w:pPr>
    </w:p>
    <w:p w:rsidR="002B702F" w:rsidRDefault="002B702F" w:rsidP="002B702F">
      <w:pPr>
        <w:rPr>
          <w:rFonts w:eastAsia="宋体"/>
        </w:rPr>
      </w:pPr>
    </w:p>
    <w:p w:rsidR="002B702F" w:rsidRDefault="002B702F" w:rsidP="002B702F">
      <w:pPr>
        <w:rPr>
          <w:rFonts w:eastAsia="宋体"/>
        </w:rPr>
      </w:pPr>
    </w:p>
    <w:p w:rsidR="002B702F" w:rsidRDefault="002B702F" w:rsidP="002B702F">
      <w:pPr>
        <w:rPr>
          <w:rFonts w:eastAsia="宋体"/>
        </w:rPr>
      </w:pPr>
    </w:p>
    <w:p w:rsidR="002B702F" w:rsidRDefault="002B702F" w:rsidP="002B702F">
      <w:pPr>
        <w:rPr>
          <w:rFonts w:eastAsia="宋体"/>
        </w:rPr>
      </w:pPr>
    </w:p>
    <w:p w:rsidR="002B702F" w:rsidRDefault="002B702F" w:rsidP="002B702F">
      <w:pPr>
        <w:rPr>
          <w:rFonts w:eastAsia="宋体"/>
        </w:rPr>
      </w:pPr>
    </w:p>
    <w:p w:rsidR="002B702F" w:rsidRDefault="002B702F" w:rsidP="002B702F">
      <w:pPr>
        <w:rPr>
          <w:rFonts w:eastAsia="宋体"/>
        </w:rPr>
      </w:pPr>
    </w:p>
    <w:p w:rsidR="0070715C" w:rsidRDefault="0070715C"/>
    <w:tbl>
      <w:tblPr>
        <w:tblW w:w="10974" w:type="dxa"/>
        <w:tblInd w:w="108" w:type="dxa"/>
        <w:tblLayout w:type="fixed"/>
        <w:tblLook w:val="04A0"/>
      </w:tblPr>
      <w:tblGrid>
        <w:gridCol w:w="1440"/>
        <w:gridCol w:w="1260"/>
        <w:gridCol w:w="1260"/>
        <w:gridCol w:w="1260"/>
        <w:gridCol w:w="1260"/>
        <w:gridCol w:w="1260"/>
        <w:gridCol w:w="1350"/>
        <w:gridCol w:w="1884"/>
      </w:tblGrid>
      <w:tr w:rsidR="0002180F" w:rsidRPr="0002180F" w:rsidTr="00982CC1">
        <w:trPr>
          <w:trHeight w:val="480"/>
        </w:trPr>
        <w:tc>
          <w:tcPr>
            <w:tcW w:w="774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982CC1" w:rsidRDefault="0002180F" w:rsidP="002B702F">
            <w:pPr>
              <w:widowControl/>
              <w:jc w:val="left"/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Cs w:val="24"/>
              </w:rPr>
            </w:pPr>
            <w:r w:rsidRPr="00982CC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lastRenderedPageBreak/>
              <w:t>Supplementary Table</w:t>
            </w:r>
            <w:r w:rsidR="002B702F">
              <w:rPr>
                <w:rFonts w:ascii="Times New Roman" w:hAnsi="Times New Roman" w:cs="Times New Roman" w:hint="eastAsia"/>
                <w:b/>
                <w:bCs/>
                <w:color w:val="000000"/>
                <w:kern w:val="0"/>
                <w:sz w:val="24"/>
                <w:szCs w:val="24"/>
              </w:rPr>
              <w:t xml:space="preserve"> 4</w:t>
            </w:r>
            <w:r w:rsidRPr="00982CC1">
              <w:rPr>
                <w:rFonts w:ascii="Times New Roman" w:eastAsia="Times New Roman" w:hAnsi="Times New Roman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  </w:t>
            </w:r>
            <w:proofErr w:type="spellStart"/>
            <w:r w:rsidRPr="00161C49">
              <w:rPr>
                <w:rFonts w:ascii="Times New Roman" w:eastAsia="Times New Roman" w:hAnsi="Times New Roman" w:cs="Times New Roman"/>
                <w:bCs/>
                <w:color w:val="000000"/>
                <w:kern w:val="0"/>
                <w:sz w:val="24"/>
                <w:szCs w:val="24"/>
              </w:rPr>
              <w:t>Subnetwork</w:t>
            </w:r>
            <w:proofErr w:type="spellEnd"/>
            <w:r w:rsidRPr="00161C49">
              <w:rPr>
                <w:rFonts w:ascii="Times New Roman" w:eastAsia="Times New Roman" w:hAnsi="Times New Roman" w:cs="Times New Roman"/>
                <w:bCs/>
                <w:color w:val="000000"/>
                <w:kern w:val="0"/>
                <w:sz w:val="24"/>
                <w:szCs w:val="24"/>
              </w:rPr>
              <w:t xml:space="preserve"> with 207 gen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  <w:tc>
          <w:tcPr>
            <w:tcW w:w="18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SF3A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MIC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LIPC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SUMO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SMB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UBASH3B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NGEF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RIM8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CHRM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GGA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MGRN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ERE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SMB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GRHP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CF11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EIF2B4</w:t>
            </w:r>
          </w:p>
        </w:tc>
      </w:tr>
      <w:tr w:rsidR="0002180F" w:rsidRPr="0002180F" w:rsidTr="00982CC1">
        <w:trPr>
          <w:trHeight w:val="359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INPP5B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GLYCTK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EEF1A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RIM3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UBE2D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DNAJA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SEN2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FANCL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RIM1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TBP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SMARCD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ZKSCAN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NF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SERPING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ZCCHC7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RAS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ENO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DNAJA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BRM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2BE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SPD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MATR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EIF2AK2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IRF3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OTUD7B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DLS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LCB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LSM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AMFR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CGF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ASH2L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ARHGAP1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NF1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ALAS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LCL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CLIC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TN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4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SMD6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LASP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L3MBTL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ISYNA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LA-B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GPD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4B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BAG4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MED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1E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NUDT2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SEC11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RKCD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4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BCL2L12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MAGOH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EHMT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CLP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4I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FANC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4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SSK6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LA-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CSNK2B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DFNA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SETD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AF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4D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LTB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LA-F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LSM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GIGYF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SETD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CHEK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4H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LEKHO1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VPS37B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SPA1L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SREBF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RPF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EP30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4J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AF5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ALDH5A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DCP1B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NFKBI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UBA5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AKT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4K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SUPT7L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HOC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NRGN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BBP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PL13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3I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4L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2BF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PM1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ST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CXXC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3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3H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NRBP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2BC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UF6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MYO5B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DHX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2AB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3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CPNE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2BI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CTNND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ACSIN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GTF2H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FXR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ZNF40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CDK2AP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EIF4E2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ACTR1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PAR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SPA1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FWD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PL2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NFKBI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2BM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ANGAP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ING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SME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3D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PLP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DCP1A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ACVR2B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GLG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MKL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LT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3B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PS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NF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RIM26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RIM3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SFMBT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DNAJB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3C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PS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SYNJ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MDC1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CF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2B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ATXN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RMT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GNL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ZBTB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ADIPOR2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FSD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2A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NFX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SMA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BAG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SRF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SPE1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F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DDB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RIM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LA-C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SP90AB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BX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DENR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BX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CHCHD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IAS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SPA1B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CNTN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IDH3B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NCAN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2BB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CCHCR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HIST1H3J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LIPG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SPH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INHB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RBL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CDC5L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VAR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YLPM1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DIP2A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PSMB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TC2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DGKI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MAD1L1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  <w:tr w:rsidR="0002180F" w:rsidRPr="0002180F" w:rsidTr="00982CC1">
        <w:trPr>
          <w:trHeight w:val="28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RIM2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TAP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DGKZ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EI24</w:t>
            </w:r>
          </w:p>
        </w:tc>
        <w:tc>
          <w:tcPr>
            <w:tcW w:w="18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2180F" w:rsidRPr="0002180F" w:rsidRDefault="0002180F" w:rsidP="0002180F">
            <w:pPr>
              <w:widowControl/>
              <w:jc w:val="left"/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</w:pPr>
            <w:r w:rsidRPr="0002180F">
              <w:rPr>
                <w:rFonts w:ascii="Calibri" w:eastAsia="Times New Roman" w:hAnsi="Calibri" w:cs="Times New Roman"/>
                <w:color w:val="000000"/>
                <w:kern w:val="0"/>
                <w:sz w:val="22"/>
              </w:rPr>
              <w:t> </w:t>
            </w:r>
          </w:p>
        </w:tc>
      </w:tr>
    </w:tbl>
    <w:p w:rsidR="0002180F" w:rsidRDefault="0002180F"/>
    <w:p w:rsidR="00E94B13" w:rsidRDefault="00E94B13"/>
    <w:tbl>
      <w:tblPr>
        <w:tblW w:w="8020" w:type="dxa"/>
        <w:tblInd w:w="108" w:type="dxa"/>
        <w:tblLook w:val="04A0"/>
      </w:tblPr>
      <w:tblGrid>
        <w:gridCol w:w="1523"/>
        <w:gridCol w:w="1306"/>
        <w:gridCol w:w="1521"/>
        <w:gridCol w:w="1835"/>
        <w:gridCol w:w="1835"/>
      </w:tblGrid>
      <w:tr w:rsidR="00E94B13" w:rsidRPr="00ED2490" w:rsidTr="00AC72B5">
        <w:trPr>
          <w:trHeight w:val="360"/>
        </w:trPr>
        <w:tc>
          <w:tcPr>
            <w:tcW w:w="802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2B702F">
            <w:pPr>
              <w:widowControl/>
              <w:jc w:val="left"/>
              <w:rPr>
                <w:rFonts w:ascii="Calibri" w:hAnsi="Calibri" w:cs="Times New Roman"/>
                <w:color w:val="000000" w:themeColor="text1"/>
                <w:kern w:val="0"/>
                <w:szCs w:val="24"/>
              </w:rPr>
            </w:pPr>
            <w:r w:rsidRPr="00ED2490">
              <w:rPr>
                <w:rFonts w:ascii="Calibri" w:eastAsia="Times New Roman" w:hAnsi="Calibri" w:cs="Times New Roman"/>
                <w:b/>
                <w:color w:val="000000" w:themeColor="text1"/>
                <w:kern w:val="0"/>
                <w:sz w:val="24"/>
                <w:szCs w:val="24"/>
              </w:rPr>
              <w:t>Supplementary Table</w:t>
            </w:r>
            <w:r w:rsidR="002B702F" w:rsidRPr="00ED2490">
              <w:rPr>
                <w:rFonts w:ascii="Calibri" w:hAnsi="Calibri" w:cs="Times New Roman" w:hint="eastAsia"/>
                <w:b/>
                <w:color w:val="000000" w:themeColor="text1"/>
                <w:kern w:val="0"/>
                <w:sz w:val="24"/>
                <w:szCs w:val="24"/>
              </w:rPr>
              <w:t xml:space="preserve"> 5</w:t>
            </w: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4"/>
                <w:szCs w:val="24"/>
              </w:rPr>
              <w:t xml:space="preserve"> Genes in four modules</w:t>
            </w:r>
            <w:r w:rsidR="00F32C63" w:rsidRPr="00ED2490">
              <w:rPr>
                <w:rFonts w:ascii="Calibri" w:hAnsi="Calibri" w:cs="Times New Roman" w:hint="eastAsia"/>
                <w:color w:val="000000" w:themeColor="text1"/>
                <w:kern w:val="0"/>
                <w:sz w:val="24"/>
                <w:szCs w:val="24"/>
              </w:rPr>
              <w:t xml:space="preserve"> for PGC-1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 w:hint="eastAsia"/>
                <w:color w:val="000000" w:themeColor="text1"/>
                <w:kern w:val="0"/>
                <w:sz w:val="22"/>
              </w:rPr>
              <w:t>Y</w:t>
            </w: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ellow module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 w:hint="eastAsia"/>
                <w:color w:val="000000" w:themeColor="text1"/>
                <w:kern w:val="0"/>
                <w:sz w:val="22"/>
              </w:rPr>
              <w:t>B</w:t>
            </w: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lue module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Brown module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urquoise module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urquoise module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BCL2L12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HSP90AB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PS1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EEF1A2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AF5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CDK2AP1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DNAJA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PL29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LASP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NFX1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CLIC1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CHCHD2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UBA52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ACTR1A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GIGYF2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DGKI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SMB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PL13A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NCAN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MKL1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ENO1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MATR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PLP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SREBF2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LIPG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GRHPR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NUDT2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PS13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BX3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CF11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HLA-B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SUMO2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PM1G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CTNND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ZCCHC7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HLA-C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UBE2D2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UF60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DNAJB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CLP1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HLA-F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HSPD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RMT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NGEF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RPF3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HLA-G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TBP2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NF5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AMFR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CHEK1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IRF3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BX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LSM2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IDH3B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SETD8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L3MBTL2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EI24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ISYNA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SMARCD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DCP1B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LTB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ST1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CSNK2B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AKT3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MDC1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MICA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ALAS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EHMT2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BRM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EIF2AK2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NFKBIA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RIM8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LEKHO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ZBTB5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SFMBT1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IAS2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GLG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MED19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ANGAP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ZKSCAN4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SMB8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SF3A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VPS37B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VARS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DFNA5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SMB9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HOC7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CXXC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AF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ACVR2B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SPH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GNL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ADIPOR2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NRBP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FANCA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TN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CDC5L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SEC11A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DLST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SEN2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RAS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LSM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CNTN2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YLPM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DIP2A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SERPING1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FXR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RIM26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NF165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CPNE7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AP1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HSPE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GTF2H4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DNAJA3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DGKZ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TC23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DENR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RIM39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MGRN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LCB2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SMA6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SUPT7L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SRF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HIST1H4E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EIF4E2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EIF2B4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ERE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GPD1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MAGOH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BAG4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NRGN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HIST1H2BC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lastRenderedPageBreak/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ASH2L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MAD1L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ING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INHBA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BBP5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NFKBIE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RIM27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HIST1H4H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BAG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DDB2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EP300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ATXN7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FANCL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SYNJ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BL2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RKCD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ARHGAP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ZNF408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GGA3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MYO5B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SMD6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LCL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DHX16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RIM54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SETD7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CCHCR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ALDH5A1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PARG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UBASH3B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HIST1H3D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SME4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FSD2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ACSIN3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OTUD7B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CHRM4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INPP5B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HIST1H4I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CF19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PCGF6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HIST1H2BF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RFWD3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GLYCTK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TSSK6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DCP1A</w:t>
            </w:r>
          </w:p>
        </w:tc>
        <w:tc>
          <w:tcPr>
            <w:tcW w:w="1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  <w:r w:rsidRPr="00ED2490"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  <w:t> </w:t>
            </w:r>
          </w:p>
        </w:tc>
      </w:tr>
      <w:tr w:rsidR="00E94B13" w:rsidRPr="00ED2490" w:rsidTr="00AC72B5">
        <w:trPr>
          <w:trHeight w:val="280"/>
        </w:trPr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</w:p>
        </w:tc>
        <w:tc>
          <w:tcPr>
            <w:tcW w:w="1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94B13" w:rsidRPr="00ED2490" w:rsidRDefault="00E94B13" w:rsidP="00E94B13">
            <w:pPr>
              <w:widowControl/>
              <w:jc w:val="left"/>
              <w:rPr>
                <w:rFonts w:ascii="Calibri" w:eastAsia="Times New Roman" w:hAnsi="Calibri" w:cs="Times New Roman"/>
                <w:color w:val="000000" w:themeColor="text1"/>
                <w:kern w:val="0"/>
                <w:sz w:val="22"/>
              </w:rPr>
            </w:pPr>
          </w:p>
        </w:tc>
      </w:tr>
    </w:tbl>
    <w:p w:rsidR="00E94B13" w:rsidRDefault="00E94B13"/>
    <w:p w:rsidR="0070715C" w:rsidRDefault="0070715C"/>
    <w:p w:rsidR="0070715C" w:rsidRDefault="0070715C"/>
    <w:p w:rsidR="0070715C" w:rsidRDefault="0070715C"/>
    <w:p w:rsidR="0070715C" w:rsidRDefault="0070715C"/>
    <w:p w:rsidR="0070715C" w:rsidRDefault="0070715C"/>
    <w:p w:rsidR="0070715C" w:rsidRDefault="0070715C"/>
    <w:p w:rsidR="0070715C" w:rsidRDefault="0070715C"/>
    <w:p w:rsidR="0070715C" w:rsidRDefault="0070715C"/>
    <w:p w:rsidR="0070715C" w:rsidRDefault="0070715C"/>
    <w:p w:rsidR="0070715C" w:rsidRDefault="0070715C"/>
    <w:p w:rsidR="0070715C" w:rsidRDefault="0070715C"/>
    <w:p w:rsidR="0070715C" w:rsidRDefault="0070715C"/>
    <w:p w:rsidR="0070715C" w:rsidRDefault="0070715C"/>
    <w:p w:rsidR="0070715C" w:rsidRDefault="0070715C"/>
    <w:p w:rsidR="0070715C" w:rsidRDefault="0070715C"/>
    <w:p w:rsidR="0070715C" w:rsidRDefault="0070715C"/>
    <w:p w:rsidR="00BF19B2" w:rsidRDefault="00BF19B2"/>
    <w:p w:rsidR="00BF19B2" w:rsidRDefault="00BF19B2"/>
    <w:p w:rsidR="00BF19B2" w:rsidRDefault="00BF19B2"/>
    <w:p w:rsidR="00BF19B2" w:rsidRDefault="00BF19B2"/>
    <w:p w:rsidR="00BF19B2" w:rsidRDefault="00BF19B2"/>
    <w:p w:rsidR="00BF19B2" w:rsidRDefault="00BF19B2"/>
    <w:p w:rsidR="00BF19B2" w:rsidRDefault="00BF19B2"/>
    <w:p w:rsidR="0070715C" w:rsidRDefault="0070715C" w:rsidP="0070715C">
      <w:pPr>
        <w:autoSpaceDE w:val="0"/>
        <w:autoSpaceDN w:val="0"/>
        <w:adjustRightInd w:val="0"/>
        <w:spacing w:line="480" w:lineRule="auto"/>
        <w:rPr>
          <w:rFonts w:ascii="Times New Roman" w:hAnsi="Times New Roman"/>
        </w:rPr>
      </w:pPr>
      <w:r w:rsidRPr="00161C49">
        <w:rPr>
          <w:rFonts w:ascii="Times New Roman" w:hAnsi="Times New Roman" w:cs="Times New Roman"/>
          <w:b/>
          <w:color w:val="000000"/>
          <w:sz w:val="22"/>
        </w:rPr>
        <w:t>Supplementary</w:t>
      </w:r>
      <w:r w:rsidRPr="002B10B4"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  <w:b/>
        </w:rPr>
        <w:t xml:space="preserve">Table </w:t>
      </w:r>
      <w:r>
        <w:rPr>
          <w:rFonts w:ascii="Times New Roman" w:hAnsi="Times New Roman" w:hint="eastAsia"/>
          <w:b/>
        </w:rPr>
        <w:t>6</w:t>
      </w:r>
      <w:r>
        <w:rPr>
          <w:rFonts w:ascii="Times New Roman" w:hAnsi="Times New Roman"/>
          <w:b/>
        </w:rPr>
        <w:t xml:space="preserve"> </w:t>
      </w:r>
      <w:r w:rsidRPr="002B10B4">
        <w:rPr>
          <w:rFonts w:ascii="Times New Roman" w:hAnsi="Times New Roman"/>
          <w:b/>
        </w:rPr>
        <w:t xml:space="preserve"> </w:t>
      </w:r>
      <w:r w:rsidRPr="002B10B4">
        <w:rPr>
          <w:rFonts w:ascii="Times New Roman" w:hAnsi="Times New Roman"/>
        </w:rPr>
        <w:t>GO Enrichment Analysis of Genes in each module</w:t>
      </w:r>
    </w:p>
    <w:tbl>
      <w:tblPr>
        <w:tblW w:w="11240" w:type="dxa"/>
        <w:tblInd w:w="93" w:type="dxa"/>
        <w:tblLook w:val="04A0"/>
      </w:tblPr>
      <w:tblGrid>
        <w:gridCol w:w="8300"/>
        <w:gridCol w:w="1540"/>
        <w:gridCol w:w="1400"/>
      </w:tblGrid>
      <w:tr w:rsidR="0070715C" w:rsidRPr="002B10B4" w:rsidTr="0070715C">
        <w:trPr>
          <w:trHeight w:val="300"/>
        </w:trPr>
        <w:tc>
          <w:tcPr>
            <w:tcW w:w="8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715C" w:rsidRPr="00B14EC1" w:rsidRDefault="0070715C" w:rsidP="0070715C">
            <w:pP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GO Terms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715C" w:rsidRPr="00B14EC1" w:rsidRDefault="0070715C" w:rsidP="0070715C">
            <w:pP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 xml:space="preserve">Raw </w:t>
            </w:r>
            <w:r w:rsidRPr="00B14EC1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P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 xml:space="preserve"> value</w:t>
            </w: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715C" w:rsidRPr="00B14EC1" w:rsidRDefault="0070715C" w:rsidP="0070715C">
            <w:pP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Adjusted P Value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Yellow module</w:t>
            </w:r>
          </w:p>
        </w:tc>
        <w:tc>
          <w:tcPr>
            <w:tcW w:w="15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715C" w:rsidRPr="00B14EC1" w:rsidRDefault="0070715C" w:rsidP="0070715C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B14EC1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4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715C" w:rsidRPr="00B14EC1" w:rsidRDefault="0070715C" w:rsidP="0070715C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B14EC1">
              <w:rPr>
                <w:rFonts w:eastAsia="Times New Roman"/>
                <w:color w:val="000000"/>
                <w:sz w:val="20"/>
                <w:szCs w:val="20"/>
              </w:rPr>
              <w:t> 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antigen processing and presentation of exogenous peptide antigen via MHC class I, TAP-dependent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60e-1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6.50e-09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antigen processing and presentation of exogenous peptide antigen via MHC class I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2.33e-1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9.46e-09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antigen processing and presentation of peptide antigen via MHC class I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26e-1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5.12e-08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innate immune response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3.15e-0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28e-06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HC class I receptor activity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23e-0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7.87e-07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HC class I protein complex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5.69e-1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4.38e-09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HC protein complex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07e-0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8.24e-08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Blue module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715C" w:rsidRPr="00B14EC1" w:rsidRDefault="0070715C" w:rsidP="0070715C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715C" w:rsidRPr="00B14EC1" w:rsidRDefault="0070715C" w:rsidP="0070715C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lysine N-</w:t>
            </w: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ethyltransferase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activity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0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08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histone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-lysine N-</w:t>
            </w: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ethyltransferase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activity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0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08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acromolecular complex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8.77e-0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06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Brown module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715C" w:rsidRPr="00B14EC1" w:rsidRDefault="0070715C" w:rsidP="0070715C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715C" w:rsidRPr="00B14EC1" w:rsidRDefault="0070715C" w:rsidP="0070715C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SRP-dependent </w:t>
            </w: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cotranslational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protein targeting to membrane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3.68e-0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4.71e-07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viral infectious cycle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3.09e-0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2.17e-06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histonemethyltransferase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activity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0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29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proteinmethyltransferase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activity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0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43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N-</w:t>
            </w: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ethyltransferase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activity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0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43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S-</w:t>
            </w: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adenosylmethionine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-dependent </w:t>
            </w: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ethyltransferase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activity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13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123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histone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-lysine N-</w:t>
            </w: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ethyltransferase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activity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32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199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lysine N-</w:t>
            </w: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ethyltransferase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activity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3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199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protein-lysine N-</w:t>
            </w: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methyltransferase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activity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3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199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Turquoise module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715C" w:rsidRPr="00B14EC1" w:rsidRDefault="0070715C" w:rsidP="0070715C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0715C" w:rsidRPr="00B14EC1" w:rsidRDefault="0070715C" w:rsidP="0070715C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NA polymerase II core promoter proximal region sequence-specific DNA binding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01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43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core promoter proximal region DNA binding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0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92</w:t>
            </w:r>
          </w:p>
        </w:tc>
      </w:tr>
      <w:tr w:rsidR="0070715C" w:rsidRPr="002B10B4" w:rsidTr="0070715C">
        <w:trPr>
          <w:trHeight w:val="280"/>
        </w:trPr>
        <w:tc>
          <w:tcPr>
            <w:tcW w:w="8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proofErr w:type="spellStart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phosphotransferase</w:t>
            </w:r>
            <w:proofErr w:type="spellEnd"/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activity, alcohol group as acceptor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010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0158</w:t>
            </w:r>
          </w:p>
        </w:tc>
      </w:tr>
      <w:tr w:rsidR="0070715C" w:rsidRPr="002B10B4" w:rsidTr="0070715C">
        <w:trPr>
          <w:trHeight w:val="300"/>
        </w:trPr>
        <w:tc>
          <w:tcPr>
            <w:tcW w:w="8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intracellular organelle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9.98e-08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0715C" w:rsidRDefault="0070715C" w:rsidP="0070715C">
            <w:pP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B14EC1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77e-06</w:t>
            </w:r>
          </w:p>
        </w:tc>
      </w:tr>
    </w:tbl>
    <w:p w:rsidR="0070715C" w:rsidRPr="002B10B4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  <w:sectPr w:rsidR="0070715C" w:rsidRPr="002B10B4" w:rsidSect="0070715C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67695B" w:rsidRDefault="0067695B" w:rsidP="0067695B">
      <w:pPr>
        <w:spacing w:line="360" w:lineRule="auto"/>
        <w:rPr>
          <w:rFonts w:ascii="Times New Roman" w:hAnsi="Times New Roman"/>
        </w:rPr>
      </w:pPr>
    </w:p>
    <w:p w:rsidR="0067695B" w:rsidRDefault="0067695B">
      <w:pPr>
        <w:rPr>
          <w:rFonts w:ascii="Times New Roman" w:hAnsi="Times New Roman" w:cs="Times New Roman"/>
          <w:b/>
          <w:color w:val="000000"/>
          <w:sz w:val="22"/>
        </w:rPr>
      </w:pPr>
    </w:p>
    <w:p w:rsidR="00010587" w:rsidRPr="00161C49" w:rsidRDefault="00010587">
      <w:pPr>
        <w:rPr>
          <w:rFonts w:ascii="Times New Roman" w:hAnsi="Times New Roman" w:cs="Times New Roman"/>
          <w:color w:val="000000"/>
          <w:sz w:val="22"/>
        </w:rPr>
      </w:pPr>
      <w:r w:rsidRPr="00161C49">
        <w:rPr>
          <w:rFonts w:ascii="Times New Roman" w:hAnsi="Times New Roman" w:cs="Times New Roman"/>
          <w:b/>
          <w:color w:val="000000"/>
          <w:sz w:val="22"/>
        </w:rPr>
        <w:t xml:space="preserve">Supplementary </w:t>
      </w:r>
      <w:r w:rsidRPr="00161C49">
        <w:rPr>
          <w:rFonts w:ascii="Times New Roman" w:eastAsia="宋体" w:hAnsi="Times New Roman" w:cs="Times New Roman"/>
          <w:b/>
          <w:color w:val="000000"/>
          <w:sz w:val="22"/>
        </w:rPr>
        <w:t>Figure 1</w:t>
      </w:r>
      <w:r w:rsidRPr="00161C49">
        <w:rPr>
          <w:rFonts w:ascii="Times New Roman" w:eastAsia="宋体" w:hAnsi="Times New Roman" w:cs="Times New Roman"/>
          <w:color w:val="000000"/>
          <w:sz w:val="22"/>
        </w:rPr>
        <w:t xml:space="preserve">  </w:t>
      </w:r>
      <w:r w:rsidR="00C605D5" w:rsidRPr="00161C49">
        <w:rPr>
          <w:rFonts w:ascii="Times New Roman" w:hAnsi="Times New Roman" w:cs="Times New Roman"/>
          <w:color w:val="000000"/>
          <w:sz w:val="22"/>
        </w:rPr>
        <w:t>The plot of the first two principal components of 93 patients with schizophrenia and 134 controls</w:t>
      </w:r>
    </w:p>
    <w:p w:rsidR="00010587" w:rsidRDefault="00010587">
      <w:pPr>
        <w:rPr>
          <w:rFonts w:eastAsia="宋体"/>
        </w:rPr>
      </w:pPr>
      <w:r>
        <w:rPr>
          <w:rFonts w:eastAsia="宋体"/>
          <w:noProof/>
        </w:rPr>
        <w:drawing>
          <wp:inline distT="0" distB="0" distL="0" distR="0">
            <wp:extent cx="3988746" cy="3185809"/>
            <wp:effectExtent l="19050" t="0" r="0" b="0"/>
            <wp:docPr id="2" name="图片 2" descr="E:\XB\美国的文章\PGC投稿资料\PCA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XB\美国的文章\PGC投稿资料\PCA1.tif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88452" cy="31855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E0EF9" w:rsidRDefault="001E0EF9">
      <w:pPr>
        <w:rPr>
          <w:rFonts w:eastAsia="宋体"/>
        </w:rPr>
      </w:pPr>
    </w:p>
    <w:p w:rsidR="001E0EF9" w:rsidRDefault="001E0EF9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 w:rsidRPr="002B10B4">
        <w:rPr>
          <w:rFonts w:ascii="Times New Roman" w:hAnsi="Times New Roman" w:cs="Times New Roman"/>
        </w:rPr>
        <w:t xml:space="preserve"> </w:t>
      </w: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Default="0067695B" w:rsidP="001E0EF9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:rsidR="0067695B" w:rsidRPr="0067695B" w:rsidRDefault="0067695B" w:rsidP="0067695B">
      <w:pPr>
        <w:autoSpaceDE w:val="0"/>
        <w:autoSpaceDN w:val="0"/>
        <w:adjustRightInd w:val="0"/>
        <w:spacing w:after="240"/>
        <w:rPr>
          <w:rFonts w:ascii="Times" w:hAnsi="Times" w:cs="Times"/>
          <w:b/>
        </w:rPr>
      </w:pPr>
      <w:r w:rsidRPr="00161C49">
        <w:rPr>
          <w:rFonts w:ascii="Times New Roman" w:hAnsi="Times New Roman" w:cs="Times New Roman"/>
          <w:b/>
          <w:color w:val="000000"/>
          <w:sz w:val="22"/>
        </w:rPr>
        <w:t>Supplementary</w:t>
      </w:r>
      <w:r w:rsidRPr="002B10B4">
        <w:rPr>
          <w:rFonts w:ascii="Times New Roman" w:hAnsi="Times New Roman"/>
          <w:b/>
        </w:rPr>
        <w:t xml:space="preserve"> Figure </w:t>
      </w:r>
      <w:r>
        <w:rPr>
          <w:rFonts w:ascii="Times New Roman" w:hAnsi="Times New Roman" w:hint="eastAsia"/>
          <w:b/>
        </w:rPr>
        <w:t>2</w:t>
      </w:r>
      <w:r>
        <w:rPr>
          <w:rFonts w:ascii="Times New Roman" w:hAnsi="Times New Roman"/>
          <w:b/>
        </w:rPr>
        <w:t xml:space="preserve"> </w:t>
      </w:r>
      <w:r w:rsidRPr="002B10B4">
        <w:rPr>
          <w:rFonts w:ascii="Times New Roman" w:hAnsi="Times New Roman"/>
        </w:rPr>
        <w:t xml:space="preserve"> </w:t>
      </w:r>
      <w:r w:rsidRPr="00AB7385">
        <w:rPr>
          <w:rFonts w:ascii="Times New Roman" w:hAnsi="Times New Roman"/>
          <w:color w:val="000000"/>
        </w:rPr>
        <w:t xml:space="preserve">FA </w:t>
      </w:r>
      <w:r w:rsidRPr="007C6BE1">
        <w:rPr>
          <w:rFonts w:ascii="Times New Roman" w:hAnsi="Times New Roman"/>
          <w:color w:val="000000"/>
        </w:rPr>
        <w:t xml:space="preserve">was significantly </w:t>
      </w:r>
      <w:r w:rsidRPr="00DA67E5">
        <w:rPr>
          <w:rFonts w:ascii="Times New Roman" w:hAnsi="Times New Roman"/>
          <w:color w:val="000000"/>
        </w:rPr>
        <w:t xml:space="preserve">reduced in </w:t>
      </w:r>
      <w:r w:rsidR="008E1817" w:rsidRPr="007C6BE1">
        <w:rPr>
          <w:rFonts w:ascii="Times New Roman" w:hAnsi="Times New Roman"/>
          <w:color w:val="000000"/>
        </w:rPr>
        <w:t>the left and right anterior cingulate cortex</w:t>
      </w:r>
      <w:r w:rsidR="008E1817" w:rsidRPr="00DA67E5">
        <w:rPr>
          <w:rFonts w:ascii="Times New Roman" w:hAnsi="Times New Roman"/>
          <w:color w:val="000000"/>
        </w:rPr>
        <w:t xml:space="preserve">, left and right </w:t>
      </w:r>
      <w:proofErr w:type="spellStart"/>
      <w:r w:rsidR="00B60947">
        <w:rPr>
          <w:rFonts w:ascii="Times New Roman" w:hAnsi="Times New Roman" w:hint="eastAsia"/>
          <w:color w:val="000000"/>
        </w:rPr>
        <w:t>p</w:t>
      </w:r>
      <w:r w:rsidR="008E1817" w:rsidRPr="0016145A">
        <w:rPr>
          <w:rFonts w:ascii="Times New Roman" w:hAnsi="Times New Roman" w:cs="Times New Roman"/>
          <w:color w:val="000000"/>
          <w:sz w:val="22"/>
        </w:rPr>
        <w:t>recuneus</w:t>
      </w:r>
      <w:proofErr w:type="spellEnd"/>
      <w:r w:rsidR="008E1817">
        <w:rPr>
          <w:rFonts w:ascii="Times New Roman" w:hAnsi="Times New Roman" w:hint="eastAsia"/>
          <w:color w:val="000000"/>
        </w:rPr>
        <w:t xml:space="preserve"> </w:t>
      </w:r>
      <w:r w:rsidR="008E1817" w:rsidRPr="00DA67E5">
        <w:rPr>
          <w:rFonts w:ascii="Times New Roman" w:hAnsi="Times New Roman"/>
          <w:color w:val="000000"/>
        </w:rPr>
        <w:t xml:space="preserve">and </w:t>
      </w:r>
      <w:r w:rsidR="00B60947">
        <w:rPr>
          <w:rFonts w:ascii="Times New Roman" w:hAnsi="Times New Roman" w:cs="Times New Roman" w:hint="eastAsia"/>
          <w:color w:val="000000"/>
          <w:sz w:val="22"/>
        </w:rPr>
        <w:t>e</w:t>
      </w:r>
      <w:r w:rsidR="00B60947">
        <w:rPr>
          <w:rFonts w:ascii="Times New Roman" w:eastAsia="Times New Roman" w:hAnsi="Times New Roman" w:cs="Times New Roman"/>
          <w:color w:val="000000"/>
          <w:sz w:val="22"/>
        </w:rPr>
        <w:t>xtra-</w:t>
      </w:r>
      <w:r w:rsidR="00B60947">
        <w:rPr>
          <w:rFonts w:ascii="Times New Roman" w:hAnsi="Times New Roman" w:cs="Times New Roman" w:hint="eastAsia"/>
          <w:color w:val="000000"/>
          <w:sz w:val="22"/>
        </w:rPr>
        <w:t>n</w:t>
      </w:r>
      <w:bookmarkStart w:id="5" w:name="_GoBack"/>
      <w:r w:rsidR="008E1817" w:rsidRPr="0016145A">
        <w:rPr>
          <w:rFonts w:ascii="Times New Roman" w:eastAsia="Times New Roman" w:hAnsi="Times New Roman" w:cs="Times New Roman"/>
          <w:color w:val="000000"/>
          <w:sz w:val="22"/>
        </w:rPr>
        <w:t>uclear</w:t>
      </w:r>
      <w:r w:rsidR="008E1817" w:rsidRPr="002B10B4">
        <w:rPr>
          <w:rFonts w:ascii="Times New Roman" w:hAnsi="Times New Roman"/>
        </w:rPr>
        <w:t xml:space="preserve"> </w:t>
      </w:r>
      <w:r w:rsidR="008E1817">
        <w:rPr>
          <w:rFonts w:ascii="Times New Roman" w:hAnsi="Times New Roman"/>
        </w:rPr>
        <w:t xml:space="preserve">in patients with schizophrenia </w:t>
      </w:r>
      <w:r w:rsidR="008E1817" w:rsidRPr="00AB7385">
        <w:rPr>
          <w:rFonts w:ascii="Times New Roman" w:hAnsi="Times New Roman"/>
          <w:color w:val="000000"/>
        </w:rPr>
        <w:t xml:space="preserve">compared </w:t>
      </w:r>
      <w:r w:rsidR="008E1817" w:rsidRPr="007C6BE1">
        <w:rPr>
          <w:rFonts w:ascii="Times New Roman" w:hAnsi="Times New Roman"/>
          <w:color w:val="000000"/>
        </w:rPr>
        <w:t xml:space="preserve">to </w:t>
      </w:r>
      <w:r w:rsidR="008E1817" w:rsidRPr="00DA67E5">
        <w:rPr>
          <w:rFonts w:ascii="Times New Roman" w:hAnsi="Times New Roman"/>
          <w:color w:val="000000"/>
        </w:rPr>
        <w:t>controls</w:t>
      </w:r>
      <w:r w:rsidRPr="00DA67E5">
        <w:rPr>
          <w:rFonts w:ascii="Times New Roman" w:hAnsi="Times New Roman"/>
          <w:color w:val="000000"/>
        </w:rPr>
        <w:t xml:space="preserve"> in schizophrenic patients</w:t>
      </w:r>
      <w:r w:rsidRPr="002B10B4">
        <w:rPr>
          <w:rFonts w:ascii="Times New Roman" w:hAnsi="Times New Roman"/>
        </w:rPr>
        <w:t xml:space="preserve"> </w:t>
      </w:r>
      <w:r w:rsidRPr="00AB7385">
        <w:rPr>
          <w:rFonts w:ascii="Times New Roman" w:hAnsi="Times New Roman"/>
          <w:color w:val="000000"/>
        </w:rPr>
        <w:t xml:space="preserve">compared </w:t>
      </w:r>
      <w:r w:rsidRPr="007C6BE1">
        <w:rPr>
          <w:rFonts w:ascii="Times New Roman" w:hAnsi="Times New Roman"/>
          <w:color w:val="000000"/>
        </w:rPr>
        <w:t xml:space="preserve">to controls (FDR corrected </w:t>
      </w:r>
      <w:r w:rsidRPr="00DA67E5">
        <w:rPr>
          <w:rFonts w:ascii="Times New Roman" w:hAnsi="Times New Roman"/>
          <w:i/>
          <w:color w:val="000000"/>
        </w:rPr>
        <w:t xml:space="preserve">p </w:t>
      </w:r>
      <w:r w:rsidRPr="00DA67E5">
        <w:rPr>
          <w:rFonts w:ascii="Times New Roman" w:hAnsi="Times New Roman"/>
          <w:color w:val="000000"/>
        </w:rPr>
        <w:t xml:space="preserve">&lt; </w:t>
      </w:r>
      <w:r w:rsidRPr="00DA67E5">
        <w:rPr>
          <w:rFonts w:ascii="Times New Roman" w:hAnsi="Times New Roman" w:hint="eastAsia"/>
          <w:color w:val="000000"/>
        </w:rPr>
        <w:t>0</w:t>
      </w:r>
      <w:r w:rsidR="008E1817">
        <w:rPr>
          <w:rFonts w:ascii="Times New Roman" w:hAnsi="Times New Roman"/>
          <w:color w:val="000000"/>
        </w:rPr>
        <w:t>.0</w:t>
      </w:r>
      <w:r w:rsidR="008E1817">
        <w:rPr>
          <w:rFonts w:ascii="Times New Roman" w:hAnsi="Times New Roman" w:hint="eastAsia"/>
          <w:color w:val="000000"/>
        </w:rPr>
        <w:t>1</w:t>
      </w:r>
      <w:r w:rsidRPr="00DA67E5">
        <w:rPr>
          <w:rFonts w:ascii="Times New Roman" w:hAnsi="Times New Roman"/>
          <w:color w:val="000000"/>
        </w:rPr>
        <w:t xml:space="preserve">, </w:t>
      </w:r>
      <w:r w:rsidRPr="002B10B4">
        <w:rPr>
          <w:rFonts w:ascii="Times New Roman" w:hAnsi="Times New Roman"/>
        </w:rPr>
        <w:t xml:space="preserve">cluster size </w:t>
      </w:r>
      <w:r w:rsidRPr="002B10B4">
        <w:rPr>
          <w:rFonts w:ascii="Times New Roman" w:eastAsia="MS Gothic" w:hAnsi="Times New Roman"/>
          <w:color w:val="000000"/>
        </w:rPr>
        <w:t xml:space="preserve">≥ </w:t>
      </w:r>
      <w:r w:rsidRPr="002B10B4">
        <w:rPr>
          <w:rFonts w:ascii="Times New Roman" w:hAnsi="Times New Roman"/>
        </w:rPr>
        <w:t>100).</w:t>
      </w:r>
      <w:bookmarkEnd w:id="5"/>
    </w:p>
    <w:p w:rsidR="0067695B" w:rsidRPr="0067695B" w:rsidRDefault="0067695B" w:rsidP="0067695B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67695B" w:rsidRDefault="008E1817" w:rsidP="0067695B">
      <w:pPr>
        <w:autoSpaceDE w:val="0"/>
        <w:autoSpaceDN w:val="0"/>
        <w:adjustRightInd w:val="0"/>
        <w:spacing w:line="360" w:lineRule="auto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</w:rPr>
        <w:drawing>
          <wp:inline distT="0" distB="0" distL="0" distR="0">
            <wp:extent cx="5486400" cy="2261235"/>
            <wp:effectExtent l="19050" t="0" r="0" b="0"/>
            <wp:docPr id="1" name="图片 0" descr="figure7_new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7_new.jp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261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7695B" w:rsidRDefault="0067695B" w:rsidP="0067695B">
      <w:pPr>
        <w:rPr>
          <w:rFonts w:ascii="Times New Roman" w:hAnsi="Times New Roman" w:cs="Times New Roman"/>
          <w:b/>
          <w:color w:val="000000"/>
          <w:sz w:val="22"/>
        </w:rPr>
      </w:pPr>
    </w:p>
    <w:p w:rsidR="0067695B" w:rsidRDefault="0067695B" w:rsidP="0067695B">
      <w:pPr>
        <w:rPr>
          <w:rFonts w:ascii="Times New Roman" w:hAnsi="Times New Roman" w:cs="Times New Roman"/>
          <w:b/>
          <w:color w:val="000000"/>
          <w:sz w:val="22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  <w:b/>
        </w:rPr>
      </w:pPr>
    </w:p>
    <w:p w:rsidR="0070715C" w:rsidRPr="0070715C" w:rsidRDefault="0070715C" w:rsidP="0070715C">
      <w:pPr>
        <w:autoSpaceDE w:val="0"/>
        <w:autoSpaceDN w:val="0"/>
        <w:adjustRightInd w:val="0"/>
        <w:spacing w:after="240"/>
        <w:rPr>
          <w:rFonts w:ascii="Times New Roman" w:hAnsi="Times New Roman" w:cs="Times New Roman"/>
          <w:b/>
          <w:sz w:val="22"/>
        </w:rPr>
      </w:pPr>
      <w:r w:rsidRPr="00161C49">
        <w:rPr>
          <w:rFonts w:ascii="Times New Roman" w:hAnsi="Times New Roman" w:cs="Times New Roman"/>
          <w:b/>
          <w:color w:val="000000"/>
          <w:sz w:val="22"/>
        </w:rPr>
        <w:t>Supplementary</w:t>
      </w:r>
      <w:r w:rsidR="00A25F9D">
        <w:rPr>
          <w:rFonts w:ascii="Times New Roman" w:hAnsi="Times New Roman" w:cs="Times New Roman"/>
          <w:b/>
          <w:sz w:val="22"/>
        </w:rPr>
        <w:t xml:space="preserve"> Figure </w:t>
      </w:r>
      <w:r w:rsidR="0067695B">
        <w:rPr>
          <w:rFonts w:ascii="Times New Roman" w:hAnsi="Times New Roman" w:cs="Times New Roman" w:hint="eastAsia"/>
          <w:b/>
          <w:sz w:val="22"/>
        </w:rPr>
        <w:t>3</w:t>
      </w:r>
      <w:r w:rsidRPr="0070715C">
        <w:rPr>
          <w:rFonts w:ascii="Times New Roman" w:hAnsi="Times New Roman" w:cs="Times New Roman"/>
          <w:b/>
          <w:sz w:val="22"/>
        </w:rPr>
        <w:t xml:space="preserve"> </w:t>
      </w:r>
      <w:r w:rsidRPr="0070715C">
        <w:rPr>
          <w:rFonts w:ascii="Times New Roman" w:hAnsi="Times New Roman" w:cs="Times New Roman"/>
          <w:sz w:val="22"/>
        </w:rPr>
        <w:t xml:space="preserve">The histograms are colored based on different percentiles: 70% (cyan), 90% (pink) and 99% (red), red dashed line shows the parameters of the sub-network in question. </w:t>
      </w:r>
    </w:p>
    <w:p w:rsidR="0070715C" w:rsidRP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  <w:noProof/>
        </w:rPr>
        <w:drawing>
          <wp:inline distT="0" distB="0" distL="0" distR="0">
            <wp:extent cx="5943600" cy="2734310"/>
            <wp:effectExtent l="0" t="0" r="0" b="8890"/>
            <wp:docPr id="3" name="图片 3" descr="说明: E:\PGC2\RGS\pgc1sz_science_0.00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说明: E:\PGC2\RGS\pgc1sz_science_0.002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34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Pr="0070715C" w:rsidRDefault="0070715C" w:rsidP="0070715C">
      <w:pPr>
        <w:autoSpaceDE w:val="0"/>
        <w:autoSpaceDN w:val="0"/>
        <w:adjustRightInd w:val="0"/>
        <w:spacing w:after="240"/>
        <w:rPr>
          <w:rFonts w:ascii="Times" w:hAnsi="Times" w:cs="Times"/>
          <w:b/>
        </w:rPr>
      </w:pPr>
      <w:r w:rsidRPr="00161C49">
        <w:rPr>
          <w:rFonts w:ascii="Times New Roman" w:hAnsi="Times New Roman" w:cs="Times New Roman"/>
          <w:b/>
          <w:color w:val="000000"/>
          <w:sz w:val="22"/>
        </w:rPr>
        <w:t>Supplementary</w:t>
      </w:r>
      <w:r w:rsidRPr="002B10B4">
        <w:rPr>
          <w:rFonts w:ascii="Times New Roman" w:hAnsi="Times New Roman"/>
          <w:b/>
        </w:rPr>
        <w:t xml:space="preserve"> Figure </w:t>
      </w:r>
      <w:r w:rsidR="0067695B">
        <w:rPr>
          <w:rFonts w:ascii="Times New Roman" w:hAnsi="Times New Roman" w:hint="eastAsia"/>
          <w:b/>
        </w:rPr>
        <w:t>4</w:t>
      </w:r>
      <w:r>
        <w:rPr>
          <w:rFonts w:ascii="Times" w:hAnsi="Times" w:cs="Times"/>
          <w:b/>
        </w:rPr>
        <w:t xml:space="preserve"> </w:t>
      </w:r>
      <w:r w:rsidRPr="002B10B4">
        <w:rPr>
          <w:rFonts w:ascii="Times New Roman" w:hAnsi="Times New Roman"/>
        </w:rPr>
        <w:t>Temporal patterns of gene expression as summarized by the average expression level of genes in each module.</w:t>
      </w:r>
    </w:p>
    <w:p w:rsidR="0070715C" w:rsidRPr="00A25F9D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  <w:noProof/>
        </w:rPr>
        <w:drawing>
          <wp:inline distT="0" distB="0" distL="0" distR="0">
            <wp:extent cx="5513705" cy="2961640"/>
            <wp:effectExtent l="0" t="0" r="0" b="0"/>
            <wp:docPr id="4" name="图片 4" descr="figure2_new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igure2_new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3705" cy="2961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70715C" w:rsidRDefault="0070715C" w:rsidP="0070715C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</w:p>
    <w:p w:rsidR="001E0EF9" w:rsidRPr="001E0EF9" w:rsidRDefault="001E0EF9" w:rsidP="0070715C">
      <w:pPr>
        <w:rPr>
          <w:rFonts w:eastAsia="宋体"/>
        </w:rPr>
      </w:pPr>
    </w:p>
    <w:sectPr w:rsidR="001E0EF9" w:rsidRPr="001E0EF9" w:rsidSect="0097554B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10CBE" w:rsidRDefault="00D10CBE" w:rsidP="00CD64AE">
      <w:r>
        <w:separator/>
      </w:r>
    </w:p>
  </w:endnote>
  <w:endnote w:type="continuationSeparator" w:id="0">
    <w:p w:rsidR="00D10CBE" w:rsidRDefault="00D10CBE" w:rsidP="00CD64A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10CBE" w:rsidRDefault="00D10CBE" w:rsidP="00CD64AE">
      <w:r>
        <w:separator/>
      </w:r>
    </w:p>
  </w:footnote>
  <w:footnote w:type="continuationSeparator" w:id="0">
    <w:p w:rsidR="00D10CBE" w:rsidRDefault="00D10CBE" w:rsidP="00CD64AE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73D0D60"/>
    <w:multiLevelType w:val="hybridMultilevel"/>
    <w:tmpl w:val="746815D4"/>
    <w:lvl w:ilvl="0" w:tplc="0D2E09E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proofState w:spelling="clean"/>
  <w:defaultTabStop w:val="720"/>
  <w:characterSpacingControl w:val="doNotCompress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Psychiatry&lt;/Style&gt;&lt;LeftDelim&gt;{&lt;/LeftDelim&gt;&lt;RightDelim&gt;}&lt;/RightDelim&gt;&lt;FontName&gt;Cambr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31EC8"/>
    <w:rsid w:val="00010587"/>
    <w:rsid w:val="000111CA"/>
    <w:rsid w:val="0002180F"/>
    <w:rsid w:val="00080A3D"/>
    <w:rsid w:val="00104FD7"/>
    <w:rsid w:val="00114DDB"/>
    <w:rsid w:val="00122F2C"/>
    <w:rsid w:val="00161C49"/>
    <w:rsid w:val="001E0EF9"/>
    <w:rsid w:val="002165D0"/>
    <w:rsid w:val="00234262"/>
    <w:rsid w:val="0029634A"/>
    <w:rsid w:val="002A10DA"/>
    <w:rsid w:val="002B702F"/>
    <w:rsid w:val="002C5C78"/>
    <w:rsid w:val="003C1903"/>
    <w:rsid w:val="004001BB"/>
    <w:rsid w:val="0042581D"/>
    <w:rsid w:val="00477BA8"/>
    <w:rsid w:val="00483B3A"/>
    <w:rsid w:val="004F0277"/>
    <w:rsid w:val="00524521"/>
    <w:rsid w:val="00531EC8"/>
    <w:rsid w:val="00604F2F"/>
    <w:rsid w:val="006052A7"/>
    <w:rsid w:val="006476B9"/>
    <w:rsid w:val="0066565A"/>
    <w:rsid w:val="0067695B"/>
    <w:rsid w:val="00696E34"/>
    <w:rsid w:val="006A6BEB"/>
    <w:rsid w:val="006B3BE5"/>
    <w:rsid w:val="0070715C"/>
    <w:rsid w:val="00732F9F"/>
    <w:rsid w:val="00734A7D"/>
    <w:rsid w:val="0077082F"/>
    <w:rsid w:val="007A4BF2"/>
    <w:rsid w:val="00806CDD"/>
    <w:rsid w:val="00810754"/>
    <w:rsid w:val="00836A30"/>
    <w:rsid w:val="00846338"/>
    <w:rsid w:val="008D5E05"/>
    <w:rsid w:val="008E1817"/>
    <w:rsid w:val="00957373"/>
    <w:rsid w:val="0097554B"/>
    <w:rsid w:val="00982CC1"/>
    <w:rsid w:val="00A25F9D"/>
    <w:rsid w:val="00A31FC9"/>
    <w:rsid w:val="00AA5FCA"/>
    <w:rsid w:val="00AC72B5"/>
    <w:rsid w:val="00B171BE"/>
    <w:rsid w:val="00B60947"/>
    <w:rsid w:val="00B934E1"/>
    <w:rsid w:val="00BF19B2"/>
    <w:rsid w:val="00C47A98"/>
    <w:rsid w:val="00C6007B"/>
    <w:rsid w:val="00C605D5"/>
    <w:rsid w:val="00C94F68"/>
    <w:rsid w:val="00CD64AE"/>
    <w:rsid w:val="00D10CBE"/>
    <w:rsid w:val="00D62705"/>
    <w:rsid w:val="00E000ED"/>
    <w:rsid w:val="00E11904"/>
    <w:rsid w:val="00E46163"/>
    <w:rsid w:val="00E71F94"/>
    <w:rsid w:val="00E94B13"/>
    <w:rsid w:val="00ED2490"/>
    <w:rsid w:val="00EE3CFC"/>
    <w:rsid w:val="00EF59C5"/>
    <w:rsid w:val="00F32C63"/>
    <w:rsid w:val="00F653A7"/>
    <w:rsid w:val="00FC7657"/>
    <w:rsid w:val="00FF7B5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31EC8"/>
    <w:pPr>
      <w:widowControl w:val="0"/>
      <w:jc w:val="both"/>
    </w:pPr>
    <w:rPr>
      <w:kern w:val="2"/>
      <w:sz w:val="21"/>
      <w:szCs w:val="22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531EC8"/>
    <w:pPr>
      <w:ind w:firstLineChars="200" w:firstLine="420"/>
    </w:pPr>
  </w:style>
  <w:style w:type="character" w:styleId="a4">
    <w:name w:val="Hyperlink"/>
    <w:basedOn w:val="a0"/>
    <w:uiPriority w:val="99"/>
    <w:unhideWhenUsed/>
    <w:rsid w:val="00531EC8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a"/>
    <w:rsid w:val="007A4BF2"/>
    <w:pPr>
      <w:jc w:val="center"/>
    </w:pPr>
    <w:rPr>
      <w:rFonts w:ascii="Cambria" w:hAnsi="Cambria"/>
      <w:sz w:val="20"/>
    </w:rPr>
  </w:style>
  <w:style w:type="paragraph" w:customStyle="1" w:styleId="EndNoteBibliography">
    <w:name w:val="EndNote Bibliography"/>
    <w:basedOn w:val="a"/>
    <w:rsid w:val="007A4BF2"/>
    <w:rPr>
      <w:rFonts w:ascii="Cambria" w:hAnsi="Cambria"/>
      <w:sz w:val="20"/>
    </w:rPr>
  </w:style>
  <w:style w:type="paragraph" w:styleId="a5">
    <w:name w:val="header"/>
    <w:basedOn w:val="a"/>
    <w:link w:val="Char"/>
    <w:uiPriority w:val="99"/>
    <w:unhideWhenUsed/>
    <w:rsid w:val="00CD64A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CD64AE"/>
    <w:rPr>
      <w:kern w:val="2"/>
      <w:sz w:val="18"/>
      <w:szCs w:val="18"/>
      <w:lang w:eastAsia="zh-CN"/>
    </w:rPr>
  </w:style>
  <w:style w:type="paragraph" w:styleId="a6">
    <w:name w:val="footer"/>
    <w:basedOn w:val="a"/>
    <w:link w:val="Char0"/>
    <w:uiPriority w:val="99"/>
    <w:unhideWhenUsed/>
    <w:rsid w:val="00CD64A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CD64AE"/>
    <w:rPr>
      <w:kern w:val="2"/>
      <w:sz w:val="18"/>
      <w:szCs w:val="18"/>
      <w:lang w:eastAsia="zh-CN"/>
    </w:rPr>
  </w:style>
  <w:style w:type="paragraph" w:styleId="a7">
    <w:name w:val="Balloon Text"/>
    <w:basedOn w:val="a"/>
    <w:link w:val="Char1"/>
    <w:uiPriority w:val="99"/>
    <w:semiHidden/>
    <w:unhideWhenUsed/>
    <w:rsid w:val="00010587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010587"/>
    <w:rPr>
      <w:kern w:val="2"/>
      <w:sz w:val="18"/>
      <w:szCs w:val="18"/>
      <w:lang w:eastAsia="zh-CN"/>
    </w:rPr>
  </w:style>
  <w:style w:type="paragraph" w:styleId="a8">
    <w:name w:val="Normal (Web)"/>
    <w:basedOn w:val="a"/>
    <w:uiPriority w:val="99"/>
    <w:unhideWhenUsed/>
    <w:rsid w:val="00836A3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31EC8"/>
    <w:pPr>
      <w:widowControl w:val="0"/>
      <w:jc w:val="both"/>
    </w:pPr>
    <w:rPr>
      <w:kern w:val="2"/>
      <w:sz w:val="21"/>
      <w:szCs w:val="22"/>
      <w:lang w:eastAsia="zh-C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531EC8"/>
    <w:pPr>
      <w:ind w:firstLineChars="200" w:firstLine="420"/>
    </w:pPr>
  </w:style>
  <w:style w:type="character" w:styleId="a4">
    <w:name w:val="Hyperlink"/>
    <w:basedOn w:val="a0"/>
    <w:uiPriority w:val="99"/>
    <w:unhideWhenUsed/>
    <w:rsid w:val="00531EC8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a"/>
    <w:rsid w:val="007A4BF2"/>
    <w:pPr>
      <w:jc w:val="center"/>
    </w:pPr>
    <w:rPr>
      <w:rFonts w:ascii="Cambria" w:hAnsi="Cambria"/>
      <w:sz w:val="20"/>
    </w:rPr>
  </w:style>
  <w:style w:type="paragraph" w:customStyle="1" w:styleId="EndNoteBibliography">
    <w:name w:val="EndNote Bibliography"/>
    <w:basedOn w:val="a"/>
    <w:rsid w:val="007A4BF2"/>
    <w:rPr>
      <w:rFonts w:ascii="Cambria" w:hAnsi="Cambria"/>
      <w:sz w:val="20"/>
    </w:rPr>
  </w:style>
  <w:style w:type="paragraph" w:styleId="a5">
    <w:name w:val="header"/>
    <w:basedOn w:val="a"/>
    <w:link w:val="Char"/>
    <w:uiPriority w:val="99"/>
    <w:unhideWhenUsed/>
    <w:rsid w:val="00CD64A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CD64AE"/>
    <w:rPr>
      <w:kern w:val="2"/>
      <w:sz w:val="18"/>
      <w:szCs w:val="18"/>
      <w:lang w:eastAsia="zh-CN"/>
    </w:rPr>
  </w:style>
  <w:style w:type="paragraph" w:styleId="a6">
    <w:name w:val="footer"/>
    <w:basedOn w:val="a"/>
    <w:link w:val="Char0"/>
    <w:uiPriority w:val="99"/>
    <w:unhideWhenUsed/>
    <w:rsid w:val="00CD64A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CD64AE"/>
    <w:rPr>
      <w:kern w:val="2"/>
      <w:sz w:val="18"/>
      <w:szCs w:val="18"/>
      <w:lang w:eastAsia="zh-CN"/>
    </w:rPr>
  </w:style>
  <w:style w:type="paragraph" w:styleId="a7">
    <w:name w:val="Balloon Text"/>
    <w:basedOn w:val="a"/>
    <w:link w:val="Char1"/>
    <w:uiPriority w:val="99"/>
    <w:semiHidden/>
    <w:unhideWhenUsed/>
    <w:rsid w:val="00010587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010587"/>
    <w:rPr>
      <w:kern w:val="2"/>
      <w:sz w:val="18"/>
      <w:szCs w:val="18"/>
      <w:lang w:eastAsia="zh-CN"/>
    </w:rPr>
  </w:style>
  <w:style w:type="paragraph" w:styleId="a8">
    <w:name w:val="Normal (Web)"/>
    <w:basedOn w:val="a"/>
    <w:uiPriority w:val="99"/>
    <w:unhideWhenUsed/>
    <w:rsid w:val="00836A3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7732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68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88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23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97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68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82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38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96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35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91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590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1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37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86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92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34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58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90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74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744DFC7-43E3-41B2-9EA2-7965F5C4E6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2</Pages>
  <Words>2265</Words>
  <Characters>12914</Characters>
  <Application>Microsoft Office Word</Application>
  <DocSecurity>0</DocSecurity>
  <Lines>107</Lines>
  <Paragraphs>30</Paragraphs>
  <ScaleCrop>false</ScaleCrop>
  <Company>yale</Company>
  <LinksUpToDate>false</LinksUpToDate>
  <CharactersWithSpaces>1514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 Xiang</dc:creator>
  <cp:lastModifiedBy>dell</cp:lastModifiedBy>
  <cp:revision>4</cp:revision>
  <cp:lastPrinted>2017-04-05T05:54:00Z</cp:lastPrinted>
  <dcterms:created xsi:type="dcterms:W3CDTF">2018-11-14T01:38:00Z</dcterms:created>
  <dcterms:modified xsi:type="dcterms:W3CDTF">2018-11-14T01:39:00Z</dcterms:modified>
</cp:coreProperties>
</file>